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FB2E4AD" w14:textId="604587BF" w:rsidR="00654B21" w:rsidRDefault="00087FCD" w:rsidP="00654B21">
      <w:pPr>
        <w:pStyle w:val="Heading3"/>
      </w:pPr>
      <w:r>
        <w:rPr>
          <w:rFonts w:hint="eastAsia"/>
        </w:rPr>
        <w:t>英文</w:t>
      </w:r>
      <w:r w:rsidR="00654B21">
        <w:rPr>
          <w:rFonts w:hint="eastAsia"/>
        </w:rPr>
        <w:t>术语</w:t>
      </w:r>
    </w:p>
    <w:p w14:paraId="0FB2E4AE" w14:textId="62276877" w:rsidR="00456ABA" w:rsidRPr="007009C2" w:rsidRDefault="00525D93" w:rsidP="00A2723B">
      <w:pPr>
        <w:pStyle w:val="ListParagraph"/>
        <w:widowControl/>
        <w:numPr>
          <w:ilvl w:val="0"/>
          <w:numId w:val="14"/>
        </w:numPr>
        <w:autoSpaceDE w:val="0"/>
        <w:autoSpaceDN w:val="0"/>
        <w:adjustRightInd w:val="0"/>
        <w:ind w:left="0" w:firstLineChars="0" w:firstLine="0"/>
        <w:rPr>
          <w:rFonts w:ascii="AdvOT483a8203" w:hAnsi="AdvOT483a8203" w:cs="AdvOT483a8203"/>
          <w:color w:val="231F20"/>
          <w:kern w:val="0"/>
          <w:szCs w:val="21"/>
        </w:rPr>
      </w:pPr>
      <w:r>
        <w:rPr>
          <w:rFonts w:ascii="AdvOT483a8203" w:hAnsi="AdvOT483a8203" w:cs="AdvOT483a8203"/>
          <w:color w:val="231F20"/>
          <w:kern w:val="0"/>
          <w:szCs w:val="21"/>
        </w:rPr>
        <w:fldChar w:fldCharType="begin"/>
      </w:r>
      <w:r w:rsidR="008864EE">
        <w:rPr>
          <w:rFonts w:ascii="AdvOT483a8203" w:hAnsi="AdvOT483a8203" w:cs="AdvOT483a8203"/>
          <w:color w:val="231F20"/>
          <w:kern w:val="0"/>
          <w:szCs w:val="21"/>
        </w:rPr>
        <w:instrText xml:space="preserve"> ADDIN EN.CITE &lt;EndNote&gt;&lt;Cite&gt;&lt;Author&gt;Ralph&lt;/Author&gt;&lt;Year&gt;2008&lt;/Year&gt;&lt;RecNum&gt;893&lt;/RecNum&gt;&lt;DisplayText&gt;[5]&lt;/DisplayText&gt;&lt;record&gt;&lt;rec-number&gt;893&lt;/rec-number&gt;&lt;foreign-keys&gt;&lt;key app="EN" db-id="xpa0dsefprrfaoew2vnp2vfmzz5xzea5artz" timestamp="1526630334"&gt;893&lt;/key&gt;&lt;/foreign-keys&gt;&lt;ref-type name="Journal Article"&gt;17&lt;/ref-type&gt;&lt;contributors&gt;&lt;authors&gt;&lt;author&gt;Ralph, D. C.&lt;/author&gt;&lt;author&gt;Stiles, M. D.&lt;/author&gt;&lt;/authors&gt;&lt;/contributors&gt;&lt;titles&gt;&lt;title&gt;Spin transfer torques&lt;/title&gt;&lt;secondary-title&gt;Journal of Magnetism and Magnetic Materials&lt;/secondary-title&gt;&lt;/titles&gt;&lt;periodical&gt;&lt;full-title&gt;Journal of Magnetism and Magnetic Materials&lt;/full-title&gt;&lt;abbr-1&gt;J. Magn. Magn. Mater.&lt;/abbr-1&gt;&lt;/periodical&gt;&lt;pages&gt;1190-1216&lt;/pages&gt;&lt;volume&gt;320&lt;/volume&gt;&lt;number&gt;7&lt;/number&gt;&lt;keywords&gt;&lt;keyword&gt;Spin transfer&lt;/keyword&gt;&lt;keyword&gt;Spin valve&lt;/keyword&gt;&lt;keyword&gt;Magnetic tunnel junction&lt;/keyword&gt;&lt;/keywords&gt;&lt;dates&gt;&lt;year&gt;2008&lt;/year&gt;&lt;pub-dates&gt;&lt;date&gt;2008/04/01/&lt;/date&gt;&lt;/pub-dates&gt;&lt;/dates&gt;&lt;isbn&gt;0304-8853&lt;/isbn&gt;&lt;urls&gt;&lt;related-urls&gt;&lt;url&gt;http://www.sciencedirect.com/science/article/pii/S0304885307010116&lt;/url&gt;&lt;/related-urls&gt;&lt;/urls&gt;&lt;electronic-resource-num&gt;https://doi.org/10.1016/j.jmmm.2007.12.019&lt;/electronic-resource-num&gt;&lt;/record&gt;&lt;/Cite&gt;&lt;/EndNote&gt;</w:instrTex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separate"/>
      </w:r>
      <w:r w:rsidR="008864EE">
        <w:rPr>
          <w:rFonts w:ascii="AdvOT483a8203" w:hAnsi="AdvOT483a8203" w:cs="AdvOT483a8203"/>
          <w:noProof/>
          <w:color w:val="231F20"/>
          <w:kern w:val="0"/>
          <w:szCs w:val="21"/>
        </w:rPr>
        <w:t>[</w:t>
      </w:r>
      <w:hyperlink w:anchor="_ENREF_5" w:tooltip="Ralph, 2008 #893" w:history="1">
        <w:r w:rsidR="008864EE">
          <w:rPr>
            <w:rFonts w:ascii="AdvOT483a8203" w:hAnsi="AdvOT483a8203" w:cs="AdvOT483a8203"/>
            <w:noProof/>
            <w:color w:val="231F20"/>
            <w:kern w:val="0"/>
            <w:szCs w:val="21"/>
          </w:rPr>
          <w:t>5</w:t>
        </w:r>
      </w:hyperlink>
      <w:r w:rsidR="008864EE">
        <w:rPr>
          <w:rFonts w:ascii="AdvOT483a8203" w:hAnsi="AdvOT483a8203" w:cs="AdvOT483a8203"/>
          <w:noProof/>
          <w:color w:val="231F20"/>
          <w:kern w:val="0"/>
          <w:szCs w:val="21"/>
        </w:rPr>
        <w:t>]</w: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end"/>
      </w:r>
      <w:r w:rsidR="00456ABA" w:rsidRPr="00456ABA">
        <w:rPr>
          <w:rFonts w:ascii="AdvOT483a8203" w:hAnsi="AdvOT483a8203" w:cs="AdvOT483a8203"/>
          <w:color w:val="231F20"/>
          <w:kern w:val="0"/>
          <w:szCs w:val="21"/>
        </w:rPr>
        <w:t>The</w:t>
      </w:r>
      <w:r w:rsidR="00456ABA">
        <w:rPr>
          <w:rFonts w:ascii="AdvOT483a8203" w:hAnsi="AdvOT483a8203" w:cs="AdvOT483a8203"/>
          <w:color w:val="231F20"/>
          <w:kern w:val="0"/>
          <w:szCs w:val="21"/>
        </w:rPr>
        <w:t xml:space="preserve"> </w:t>
      </w:r>
      <w:r w:rsidR="00456ABA" w:rsidRPr="00456ABA">
        <w:rPr>
          <w:rFonts w:ascii="AdvOT483a8203" w:hAnsi="AdvOT483a8203" w:cs="AdvOT483a8203"/>
          <w:b/>
          <w:i/>
          <w:color w:val="231F20"/>
          <w:kern w:val="0"/>
          <w:szCs w:val="21"/>
          <w:u w:val="single"/>
        </w:rPr>
        <w:t>giant magnetoresistance (GMR) effect</w:t>
      </w:r>
    </w:p>
    <w:p w14:paraId="0FB2E4AF" w14:textId="6451126E" w:rsidR="007009C2" w:rsidRDefault="007009C2" w:rsidP="00A2723B">
      <w:pPr>
        <w:pStyle w:val="ListParagraph"/>
        <w:widowControl/>
        <w:numPr>
          <w:ilvl w:val="0"/>
          <w:numId w:val="14"/>
        </w:numPr>
        <w:autoSpaceDE w:val="0"/>
        <w:autoSpaceDN w:val="0"/>
        <w:adjustRightInd w:val="0"/>
        <w:ind w:left="0" w:firstLineChars="0" w:firstLine="0"/>
        <w:rPr>
          <w:rFonts w:ascii="AdvOT483a8203" w:hAnsi="AdvOT483a8203" w:cs="AdvOT483a8203"/>
          <w:color w:val="231F20"/>
          <w:kern w:val="0"/>
          <w:szCs w:val="21"/>
        </w:rPr>
      </w:pPr>
      <w:r>
        <w:rPr>
          <w:rFonts w:ascii="AdvOT483a8203" w:hAnsi="AdvOT483a8203" w:cs="AdvOT483a8203"/>
          <w:color w:val="231F20"/>
          <w:kern w:val="0"/>
          <w:szCs w:val="21"/>
        </w:rPr>
        <w:fldChar w:fldCharType="begin"/>
      </w:r>
      <w:r w:rsidR="008864EE">
        <w:rPr>
          <w:rFonts w:ascii="AdvOT483a8203" w:hAnsi="AdvOT483a8203" w:cs="AdvOT483a8203"/>
          <w:color w:val="231F20"/>
          <w:kern w:val="0"/>
          <w:szCs w:val="21"/>
        </w:rPr>
        <w:instrText xml:space="preserve"> ADDIN EN.CITE &lt;EndNote&gt;&lt;Cite&gt;&lt;Author&gt;Ralph&lt;/Author&gt;&lt;Year&gt;2008&lt;/Year&gt;&lt;RecNum&gt;893&lt;/RecNum&gt;&lt;DisplayText&gt;[5]&lt;/DisplayText&gt;&lt;record&gt;&lt;rec-number&gt;893&lt;/rec-number&gt;&lt;foreign-keys&gt;&lt;key app="EN" db-id="xpa0dsefprrfaoew2vnp2vfmzz5xzea5artz" timestamp="1526630334"&gt;893&lt;/key&gt;&lt;/foreign-keys&gt;&lt;ref-type name="Journal Article"&gt;17&lt;/ref-type&gt;&lt;contributors&gt;&lt;authors&gt;&lt;author&gt;Ralph, D. C.&lt;/author&gt;&lt;author&gt;Stiles, M. D.&lt;/author&gt;&lt;/authors&gt;&lt;/contributors&gt;&lt;titles&gt;&lt;title&gt;Spin transfer torques&lt;/title&gt;&lt;secondary-title&gt;Journal of Magnetism and Magnetic Materials&lt;/secondary-title&gt;&lt;/titles&gt;&lt;periodical&gt;&lt;full-title&gt;Journal of Magnetism and Magnetic Materials&lt;/full-title&gt;&lt;abbr-1&gt;J. Magn. Magn. Mater.&lt;/abbr-1&gt;&lt;/periodical&gt;&lt;pages&gt;1190-1216&lt;/pages&gt;&lt;volume&gt;320&lt;/volume&gt;&lt;number&gt;7&lt;/number&gt;&lt;keywords&gt;&lt;keyword&gt;Spin transfer&lt;/keyword&gt;&lt;keyword&gt;Spin valve&lt;/keyword&gt;&lt;keyword&gt;Magnetic tunnel junction&lt;/keyword&gt;&lt;/keywords&gt;&lt;dates&gt;&lt;year&gt;2008&lt;/year&gt;&lt;pub-dates&gt;&lt;date&gt;2008/04/01/&lt;/date&gt;&lt;/pub-dates&gt;&lt;/dates&gt;&lt;isbn&gt;0304-8853&lt;/isbn&gt;&lt;urls&gt;&lt;related-urls&gt;&lt;url&gt;http://www.sciencedirect.com/science/article/pii/S0304885307010116&lt;/url&gt;&lt;/related-urls&gt;&lt;/urls&gt;&lt;electronic-resource-num&gt;https://doi.org/10.1016/j.jmmm.2007.12.019&lt;/electronic-resource-num&gt;&lt;/record&gt;&lt;/Cite&gt;&lt;/EndNote&gt;</w:instrTex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separate"/>
      </w:r>
      <w:r w:rsidR="008864EE">
        <w:rPr>
          <w:rFonts w:ascii="AdvOT483a8203" w:hAnsi="AdvOT483a8203" w:cs="AdvOT483a8203"/>
          <w:noProof/>
          <w:color w:val="231F20"/>
          <w:kern w:val="0"/>
          <w:szCs w:val="21"/>
        </w:rPr>
        <w:t>[</w:t>
      </w:r>
      <w:hyperlink w:anchor="_ENREF_5" w:tooltip="Ralph, 2008 #893" w:history="1">
        <w:r w:rsidR="008864EE">
          <w:rPr>
            <w:rFonts w:ascii="AdvOT483a8203" w:hAnsi="AdvOT483a8203" w:cs="AdvOT483a8203"/>
            <w:noProof/>
            <w:color w:val="231F20"/>
            <w:kern w:val="0"/>
            <w:szCs w:val="21"/>
          </w:rPr>
          <w:t>5</w:t>
        </w:r>
      </w:hyperlink>
      <w:r w:rsidR="008864EE">
        <w:rPr>
          <w:rFonts w:ascii="AdvOT483a8203" w:hAnsi="AdvOT483a8203" w:cs="AdvOT483a8203"/>
          <w:noProof/>
          <w:color w:val="231F20"/>
          <w:kern w:val="0"/>
          <w:szCs w:val="21"/>
        </w:rPr>
        <w:t>]</w: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end"/>
      </w:r>
      <w:r>
        <w:rPr>
          <w:rFonts w:ascii="AdvOT483a8203" w:hAnsi="AdvOT483a8203" w:cs="AdvOT483a8203"/>
          <w:color w:val="231F20"/>
          <w:kern w:val="0"/>
          <w:szCs w:val="21"/>
        </w:rPr>
        <w:t xml:space="preserve"> </w:t>
      </w:r>
      <w:r w:rsidRPr="007009C2">
        <w:rPr>
          <w:rFonts w:ascii="AdvOT483a8203" w:hAnsi="AdvOT483a8203" w:cs="AdvOT483a8203"/>
          <w:color w:val="231F20"/>
          <w:kern w:val="0"/>
          <w:szCs w:val="21"/>
        </w:rPr>
        <w:t xml:space="preserve">and </w:t>
      </w:r>
      <w:r w:rsidRPr="007009C2">
        <w:rPr>
          <w:rFonts w:ascii="AdvOT483a8203" w:hAnsi="AdvOT483a8203" w:cs="AdvOT483a8203"/>
          <w:b/>
          <w:i/>
          <w:color w:val="231F20"/>
          <w:kern w:val="0"/>
          <w:szCs w:val="21"/>
          <w:u w:val="single"/>
        </w:rPr>
        <w:t>TMR values</w:t>
      </w:r>
      <w:r w:rsidRPr="007009C2">
        <w:rPr>
          <w:rFonts w:ascii="AdvOT483a8203" w:hAnsi="AdvOT483a8203" w:cs="AdvOT483a8203"/>
          <w:color w:val="231F20"/>
          <w:kern w:val="0"/>
          <w:szCs w:val="21"/>
        </w:rPr>
        <w:t xml:space="preserve"> can now be made larger than the </w:t>
      </w:r>
      <w:r w:rsidRPr="007009C2">
        <w:rPr>
          <w:rFonts w:ascii="AdvOT483a8203" w:hAnsi="AdvOT483a8203" w:cs="AdvOT483a8203"/>
          <w:b/>
          <w:i/>
          <w:color w:val="231F20"/>
          <w:kern w:val="0"/>
          <w:szCs w:val="21"/>
          <w:u w:val="single"/>
        </w:rPr>
        <w:t>GMR values</w:t>
      </w:r>
      <w:r w:rsidRPr="007009C2">
        <w:rPr>
          <w:rFonts w:ascii="AdvOT483a8203" w:hAnsi="AdvOT483a8203" w:cs="AdvOT483a8203"/>
          <w:color w:val="231F20"/>
          <w:kern w:val="0"/>
          <w:szCs w:val="21"/>
        </w:rPr>
        <w:t xml:space="preserve"> in metallic devices.</w:t>
      </w:r>
      <w:r>
        <w:rPr>
          <w:rFonts w:ascii="AdvOT483a8203" w:hAnsi="AdvOT483a8203" w:cs="AdvOT483a8203"/>
          <w:color w:val="231F20"/>
          <w:kern w:val="0"/>
          <w:szCs w:val="21"/>
        </w:rPr>
        <w:t xml:space="preserve"> </w:t>
      </w:r>
    </w:p>
    <w:p w14:paraId="0FB2E4B0" w14:textId="77777777" w:rsidR="009C4953" w:rsidRPr="00897995" w:rsidRDefault="007009C2" w:rsidP="00A2723B">
      <w:pPr>
        <w:pStyle w:val="ListParagraph"/>
        <w:widowControl/>
        <w:autoSpaceDE w:val="0"/>
        <w:autoSpaceDN w:val="0"/>
        <w:adjustRightInd w:val="0"/>
        <w:ind w:firstLineChars="0" w:firstLine="0"/>
        <w:rPr>
          <w:rFonts w:ascii="AdvOT483a8203" w:hAnsi="AdvOT483a8203" w:cs="AdvOT483a8203"/>
          <w:color w:val="231F20"/>
          <w:kern w:val="0"/>
          <w:szCs w:val="21"/>
        </w:rPr>
      </w:pPr>
      <w:r>
        <w:rPr>
          <w:rFonts w:ascii="AdvOT483a8203" w:hAnsi="AdvOT483a8203" w:cs="AdvOT483a8203"/>
          <w:color w:val="231F20"/>
          <w:kern w:val="0"/>
          <w:szCs w:val="21"/>
        </w:rPr>
        <w:t>Note: use “TMR value/ratio is 500%” instead of “MR is 500%” This is also warned by my thesis examiner</w:t>
      </w:r>
    </w:p>
    <w:p w14:paraId="0FB2E4B1" w14:textId="61F3F575" w:rsidR="00456ABA" w:rsidRDefault="00456ABA" w:rsidP="00A2723B">
      <w:pPr>
        <w:pStyle w:val="ListParagraph"/>
        <w:numPr>
          <w:ilvl w:val="0"/>
          <w:numId w:val="18"/>
        </w:numPr>
        <w:ind w:left="0" w:firstLineChars="0" w:firstLine="0"/>
      </w:pPr>
      <w:r>
        <w:fldChar w:fldCharType="begin"/>
      </w:r>
      <w:r w:rsidR="008864EE">
        <w:instrText xml:space="preserve"> ADDIN EN.CITE &lt;EndNote&gt;&lt;Cite&gt;&lt;Author&gt;Ralph&lt;/Author&gt;&lt;Year&gt;2008&lt;/Year&gt;&lt;RecNum&gt;893&lt;/RecNum&gt;&lt;DisplayText&gt;[5]&lt;/DisplayText&gt;&lt;record&gt;&lt;rec-number&gt;893&lt;/rec-number&gt;&lt;foreign-keys&gt;&lt;key app="EN" db-id="xpa0dsefprrfaoew2vnp2vfmzz5xzea5artz" timestamp="1526630334"&gt;893&lt;/key&gt;&lt;/foreign-keys&gt;&lt;ref-type name="Journal Article"&gt;17&lt;/ref-type&gt;&lt;contributors&gt;&lt;authors&gt;&lt;author&gt;Ralph, D. C.&lt;/author&gt;&lt;author&gt;Stiles, M. D.&lt;/author&gt;&lt;/authors&gt;&lt;/contributors&gt;&lt;titles&gt;&lt;title&gt;Spin transfer torques&lt;/title&gt;&lt;secondary-title&gt;Journal of Magnetism and Magnetic Materials&lt;/secondary-title&gt;&lt;/titles&gt;&lt;periodical&gt;&lt;full-title&gt;Journal of Magnetism and Magnetic Materials&lt;/full-title&gt;&lt;abbr-1&gt;J. Magn. Magn. Mater.&lt;/abbr-1&gt;&lt;/periodical&gt;&lt;pages&gt;1190-1216&lt;/pages&gt;&lt;volume&gt;320&lt;/volume&gt;&lt;number&gt;7&lt;/number&gt;&lt;keywords&gt;&lt;keyword&gt;Spin transfer&lt;/keyword&gt;&lt;keyword&gt;Spin valve&lt;/keyword&gt;&lt;keyword&gt;Magnetic tunnel junction&lt;/keyword&gt;&lt;/keywords&gt;&lt;dates&gt;&lt;year&gt;2008&lt;/year&gt;&lt;pub-dates&gt;&lt;date&gt;2008/04/01/&lt;/date&gt;&lt;/pub-dates&gt;&lt;/dates&gt;&lt;isbn&gt;0304-8853&lt;/isbn&gt;&lt;urls&gt;&lt;related-urls&gt;&lt;url&gt;http://www.sciencedirect.com/science/article/pii/S0304885307010116&lt;/url&gt;&lt;/related-urls&gt;&lt;/urls&gt;&lt;electronic-resource-num&gt;https://doi.org/10.1016/j.jmmm.2007.12.019&lt;/electronic-resource-num&gt;&lt;/record&gt;&lt;/Cite&gt;&lt;/EndNote&gt;</w:instrText>
      </w:r>
      <w:r>
        <w:fldChar w:fldCharType="separate"/>
      </w:r>
      <w:r w:rsidR="008864EE">
        <w:rPr>
          <w:noProof/>
        </w:rPr>
        <w:t>[</w:t>
      </w:r>
      <w:hyperlink w:anchor="_ENREF_5" w:tooltip="Ralph, 2008 #893" w:history="1">
        <w:r w:rsidR="008864EE">
          <w:rPr>
            <w:noProof/>
          </w:rPr>
          <w:t>5</w:t>
        </w:r>
      </w:hyperlink>
      <w:r w:rsidR="008864EE">
        <w:rPr>
          <w:noProof/>
        </w:rPr>
        <w:t>]</w:t>
      </w:r>
      <w:r>
        <w:fldChar w:fldCharType="end"/>
      </w:r>
      <w:r w:rsidRPr="0098727D">
        <w:rPr>
          <w:b/>
          <w:i/>
          <w:u w:val="single"/>
        </w:rPr>
        <w:t>tunnel magnetoresistance</w:t>
      </w:r>
      <w:r>
        <w:t xml:space="preserve"> (TMR)</w:t>
      </w:r>
    </w:p>
    <w:p w14:paraId="0FB2E4B2" w14:textId="77777777" w:rsidR="00871D1F" w:rsidRDefault="00871D1F" w:rsidP="00A2723B">
      <w:pPr>
        <w:pStyle w:val="ListParagraph"/>
        <w:numPr>
          <w:ilvl w:val="0"/>
          <w:numId w:val="18"/>
        </w:numPr>
        <w:ind w:left="0" w:firstLineChars="0" w:firstLine="0"/>
      </w:pPr>
      <w:r>
        <w:t xml:space="preserve">TMR is </w:t>
      </w:r>
      <w:r w:rsidRPr="00A60116">
        <w:rPr>
          <w:u w:val="single"/>
        </w:rPr>
        <w:t>upright roman</w:t>
      </w:r>
      <w:r>
        <w:t xml:space="preserve"> even it is used as val</w:t>
      </w:r>
      <w:hyperlink w:anchor="_ENREF_1" w:tooltip="Slonczewski, 2010 #912" w:history="1">
        <w:r w:rsidR="00470558">
          <w:rPr>
            <w:rFonts w:ascii="Times New Roman" w:eastAsia="宋体" w:hAnsi="Times New Roman" w:cs="Times New Roman"/>
            <w:bCs/>
            <w:noProof/>
            <w:sz w:val="24"/>
            <w:lang w:eastAsia="en-US"/>
          </w:rPr>
          <w:t>1</w:t>
        </w:r>
      </w:hyperlink>
      <w:r>
        <w:t>ue, see “</w:t>
      </w:r>
      <w:r w:rsidRPr="00871D1F">
        <w:t>2016-review-Spin-Transfer Torque Memories Devices, Circuits-IEEE proceedings-</w:t>
      </w:r>
      <w:proofErr w:type="spellStart"/>
      <w:r w:rsidRPr="00871D1F">
        <w:t>Xuanyao</w:t>
      </w:r>
      <w:proofErr w:type="spellEnd"/>
      <w:r w:rsidRPr="00871D1F">
        <w:t xml:space="preserve"> Fong</w:t>
      </w:r>
      <w:r>
        <w:t xml:space="preserve"> &amp; </w:t>
      </w:r>
      <w:r w:rsidRPr="00871D1F">
        <w:t>2017-review-Spintronics based random access memory a review-mat today-</w:t>
      </w:r>
      <w:proofErr w:type="spellStart"/>
      <w:r w:rsidRPr="00871D1F">
        <w:t>Sabpreet</w:t>
      </w:r>
      <w:proofErr w:type="spellEnd"/>
      <w:r w:rsidRPr="00871D1F">
        <w:t xml:space="preserve"> Bhatti</w:t>
      </w:r>
      <w:r>
        <w:t>”</w:t>
      </w:r>
    </w:p>
    <w:p w14:paraId="0FB2E4B3" w14:textId="3069800D" w:rsidR="00654B21" w:rsidRDefault="00470558" w:rsidP="00A2723B">
      <w:pPr>
        <w:pStyle w:val="ListParagraph"/>
        <w:widowControl/>
        <w:numPr>
          <w:ilvl w:val="0"/>
          <w:numId w:val="14"/>
        </w:numPr>
        <w:autoSpaceDE w:val="0"/>
        <w:autoSpaceDN w:val="0"/>
        <w:adjustRightInd w:val="0"/>
        <w:ind w:left="0" w:firstLineChars="0" w:firstLine="0"/>
        <w:rPr>
          <w:rFonts w:ascii="AdvOT483a8203" w:hAnsi="AdvOT483a8203" w:cs="AdvOT483a8203"/>
          <w:color w:val="231F20"/>
          <w:kern w:val="0"/>
          <w:szCs w:val="21"/>
        </w:rPr>
      </w:pPr>
      <w:r>
        <w:rPr>
          <w:rFonts w:ascii="AdvOT483a8203" w:hAnsi="AdvOT483a8203" w:cs="AdvOT483a8203"/>
          <w:color w:val="231F20"/>
          <w:kern w:val="0"/>
          <w:szCs w:val="21"/>
        </w:rPr>
        <w:fldChar w:fldCharType="begin">
          <w:fldData xml:space="preserve">PEVuZE5vdGU+PENpdGU+PEF1dGhvcj5TaWx2YTwvQXV0aG9yPjxZZWFyPjIwMTA8L1llYXI+PFJl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</w:fldData>
        </w:fldChar>
      </w:r>
      <w:r>
        <w:rPr>
          <w:rFonts w:ascii="AdvOT483a8203" w:hAnsi="AdvOT483a8203" w:cs="AdvOT483a8203"/>
          <w:color w:val="231F20"/>
          <w:kern w:val="0"/>
          <w:szCs w:val="21"/>
        </w:rPr>
        <w:instrText xml:space="preserve"> ADDIN EN.CITE </w:instrTex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begin">
          <w:fldData xml:space="preserve">PEVuZE5vdGU+PENpdGU+PEF1dGhvcj5TaWx2YTwvQXV0aG9yPjxZZWFyPjIwMTA8L1llYXI+PFJl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</w:fldData>
        </w:fldChar>
      </w:r>
      <w:r>
        <w:rPr>
          <w:rFonts w:ascii="AdvOT483a8203" w:hAnsi="AdvOT483a8203" w:cs="AdvOT483a8203"/>
          <w:color w:val="231F20"/>
          <w:kern w:val="0"/>
          <w:szCs w:val="21"/>
        </w:rPr>
        <w:instrText xml:space="preserve"> ADDIN EN.CITE.DATA </w:instrText>
      </w:r>
      <w:r>
        <w:rPr>
          <w:rFonts w:ascii="AdvOT483a8203" w:hAnsi="AdvOT483a8203" w:cs="AdvOT483a8203"/>
          <w:color w:val="231F20"/>
          <w:kern w:val="0"/>
          <w:szCs w:val="21"/>
        </w:rPr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end"/>
      </w:r>
      <w:r>
        <w:rPr>
          <w:rFonts w:ascii="AdvOT483a8203" w:hAnsi="AdvOT483a8203" w:cs="AdvOT483a8203"/>
          <w:color w:val="231F20"/>
          <w:kern w:val="0"/>
          <w:szCs w:val="21"/>
        </w:rPr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separate"/>
      </w:r>
      <w:r>
        <w:rPr>
          <w:rFonts w:ascii="AdvOT483a8203" w:hAnsi="AdvOT483a8203" w:cs="AdvOT483a8203"/>
          <w:noProof/>
          <w:color w:val="231F20"/>
          <w:kern w:val="0"/>
          <w:szCs w:val="21"/>
        </w:rPr>
        <w:t>[</w:t>
      </w:r>
      <w:hyperlink w:anchor="_ENREF_40" w:tooltip="Silva, 2010 #909" w:history="1">
        <w:r w:rsidR="008864EE">
          <w:rPr>
            <w:rFonts w:ascii="AdvOT483a8203" w:hAnsi="AdvOT483a8203" w:cs="AdvOT483a8203"/>
            <w:noProof/>
            <w:color w:val="231F20"/>
            <w:kern w:val="0"/>
            <w:szCs w:val="21"/>
          </w:rPr>
          <w:t>40</w:t>
        </w:r>
      </w:hyperlink>
      <w:r>
        <w:rPr>
          <w:rFonts w:ascii="AdvOT483a8203" w:hAnsi="AdvOT483a8203" w:cs="AdvOT483a8203"/>
          <w:noProof/>
          <w:color w:val="231F20"/>
          <w:kern w:val="0"/>
          <w:szCs w:val="21"/>
        </w:rPr>
        <w:t>]</w: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end"/>
      </w:r>
      <w:r w:rsidR="00654B21" w:rsidRPr="004F4495">
        <w:rPr>
          <w:rFonts w:ascii="AdvOT483a8203" w:hAnsi="AdvOT483a8203" w:cs="AdvOT483a8203"/>
          <w:color w:val="231F20"/>
          <w:kern w:val="0"/>
          <w:szCs w:val="21"/>
        </w:rPr>
        <w:t xml:space="preserve">the </w:t>
      </w:r>
      <w:r w:rsidR="00654B21" w:rsidRPr="00B36F46">
        <w:rPr>
          <w:rFonts w:ascii="AdvOT483a8203" w:hAnsi="AdvOT483a8203" w:cs="AdvOT483a8203"/>
          <w:b/>
          <w:i/>
          <w:color w:val="231F20"/>
          <w:kern w:val="0"/>
          <w:szCs w:val="21"/>
          <w:u w:val="single"/>
        </w:rPr>
        <w:t>full-width-at-half-maximum (FWHM)</w:t>
      </w:r>
      <w:r w:rsidR="00654B21" w:rsidRPr="004F4495">
        <w:rPr>
          <w:rFonts w:ascii="AdvOT483a8203" w:hAnsi="AdvOT483a8203" w:cs="AdvOT483a8203"/>
          <w:color w:val="231F20"/>
          <w:kern w:val="0"/>
          <w:szCs w:val="21"/>
        </w:rPr>
        <w:t xml:space="preserve"> linewidth due to this</w:t>
      </w:r>
      <w:r w:rsidR="00654B21">
        <w:rPr>
          <w:rFonts w:ascii="AdvOT483a8203" w:hAnsi="AdvOT483a8203" w:cs="AdvOT483a8203"/>
          <w:color w:val="231F20"/>
          <w:kern w:val="0"/>
          <w:szCs w:val="21"/>
        </w:rPr>
        <w:t xml:space="preserve"> </w:t>
      </w:r>
      <w:r w:rsidR="00654B21" w:rsidRPr="004F4495">
        <w:rPr>
          <w:rFonts w:ascii="AdvOT483a8203" w:hAnsi="AdvOT483a8203" w:cs="AdvOT483a8203"/>
          <w:color w:val="231F20"/>
          <w:kern w:val="0"/>
          <w:szCs w:val="21"/>
        </w:rPr>
        <w:t>component of the phase noise is given by</w:t>
      </w:r>
    </w:p>
    <w:p w14:paraId="703CB8B3" w14:textId="551CA359" w:rsidR="00B16FF2" w:rsidRPr="00B16FF2" w:rsidRDefault="00B16FF2" w:rsidP="00A2723B">
      <w:pPr>
        <w:pStyle w:val="ListParagraph"/>
        <w:widowControl/>
        <w:numPr>
          <w:ilvl w:val="0"/>
          <w:numId w:val="14"/>
        </w:numPr>
        <w:autoSpaceDE w:val="0"/>
        <w:autoSpaceDN w:val="0"/>
        <w:adjustRightInd w:val="0"/>
        <w:ind w:left="0" w:firstLineChars="0" w:firstLine="0"/>
        <w:rPr>
          <w:rFonts w:ascii="AdvOT483a8203" w:hAnsi="AdvOT483a8203" w:cs="AdvOT483a8203"/>
          <w:color w:val="231F20"/>
          <w:kern w:val="0"/>
          <w:szCs w:val="21"/>
        </w:rPr>
      </w:pPr>
      <w:r>
        <w:fldChar w:fldCharType="begin"/>
      </w:r>
      <w:r w:rsidR="008864EE">
        <w:instrText xml:space="preserve"> ADDIN EN.CITE &lt;EndNote&gt;&lt;Cite&gt;&lt;Author&gt;Ralph&lt;/Author&gt;&lt;Year&gt;2008&lt;/Year&gt;&lt;RecNum&gt;893&lt;/RecNum&gt;&lt;DisplayText&gt;[5]&lt;/DisplayText&gt;&lt;record&gt;&lt;rec-number&gt;893&lt;/rec-number&gt;&lt;foreign-keys&gt;&lt;key app="EN" db-id="xpa0dsefprrfaoew2vnp2vfmzz5xzea5artz" timestamp="1526630334"&gt;893&lt;/key&gt;&lt;/foreign-keys&gt;&lt;ref-type name="Journal Article"&gt;17&lt;/ref-type&gt;&lt;contributors&gt;&lt;authors&gt;&lt;author&gt;Ralph, D. C.&lt;/author&gt;&lt;author&gt;Stiles, M. D.&lt;/author&gt;&lt;/authors&gt;&lt;/contributors&gt;&lt;titles&gt;&lt;title&gt;Spin transfer torques&lt;/title&gt;&lt;secondary-title&gt;Journal of Magnetism and Magnetic Materials&lt;/secondary-title&gt;&lt;/titles&gt;&lt;periodical&gt;&lt;full-title&gt;Journal of Magnetism and Magnetic Materials&lt;/full-title&gt;&lt;abbr-1&gt;J. Magn. Magn. Mater.&lt;/abbr-1&gt;&lt;/periodical&gt;&lt;pages&gt;1190-1216&lt;/pages&gt;&lt;volume&gt;320&lt;/volume&gt;&lt;number&gt;7&lt;/number&gt;&lt;keywords&gt;&lt;keyword&gt;Spin transfer&lt;/keyword&gt;&lt;keyword&gt;Spin valve&lt;/keyword&gt;&lt;keyword&gt;Magnetic tunnel junction&lt;/keyword&gt;&lt;/keywords&gt;&lt;dates&gt;&lt;year&gt;2008&lt;/year&gt;&lt;pub-dates&gt;&lt;date&gt;2008/04/01/&lt;/date&gt;&lt;/pub-dates&gt;&lt;/dates&gt;&lt;isbn&gt;0304-8853&lt;/isbn&gt;&lt;urls&gt;&lt;related-urls&gt;&lt;url&gt;http://www.sciencedirect.com/science/article/pii/S0304885307010116&lt;/url&gt;&lt;/related-urls&gt;&lt;/urls&gt;&lt;electronic-resource-num&gt;https://doi.org/10.1016/j.jmmm.2007.12.019&lt;/electronic-resource-num&gt;&lt;/record&gt;&lt;/Cite&gt;&lt;/EndNote&gt;</w:instrText>
      </w:r>
      <w:r>
        <w:fldChar w:fldCharType="separate"/>
      </w:r>
      <w:r w:rsidR="008864EE">
        <w:rPr>
          <w:noProof/>
        </w:rPr>
        <w:t>[</w:t>
      </w:r>
      <w:hyperlink w:anchor="_ENREF_5" w:tooltip="Ralph, 2008 #893" w:history="1">
        <w:r w:rsidR="008864EE">
          <w:rPr>
            <w:noProof/>
          </w:rPr>
          <w:t>5</w:t>
        </w:r>
      </w:hyperlink>
      <w:r w:rsidR="008864EE">
        <w:rPr>
          <w:noProof/>
        </w:rPr>
        <w:t>]</w:t>
      </w:r>
      <w:r>
        <w:fldChar w:fldCharType="end"/>
      </w:r>
      <w:r w:rsidRPr="00DE46B5">
        <w:t xml:space="preserve"> </w:t>
      </w:r>
      <w:r w:rsidRPr="001618C6">
        <w:rPr>
          <w:b/>
          <w:i/>
          <w:u w:val="single"/>
        </w:rPr>
        <w:t>spin transfer torques</w:t>
      </w:r>
      <w:r>
        <w:t xml:space="preserve"> (STT)</w:t>
      </w:r>
    </w:p>
    <w:p w14:paraId="0FB2E4B4" w14:textId="37376256" w:rsidR="00654B21" w:rsidRDefault="00654B21" w:rsidP="00A2723B">
      <w:pPr>
        <w:pStyle w:val="ListParagraph"/>
        <w:numPr>
          <w:ilvl w:val="0"/>
          <w:numId w:val="18"/>
        </w:numPr>
        <w:ind w:left="0" w:firstLineChars="0" w:firstLine="0"/>
      </w:pPr>
      <w:r>
        <w:fldChar w:fldCharType="begin"/>
      </w:r>
      <w:r w:rsidR="00B45868">
        <w:instrText xml:space="preserve"> ADDIN EN.CITE &lt;EndNote&gt;&lt;Cite&gt;&lt;Author&gt;Giordano&lt;/Author&gt;&lt;Year&gt;2016&lt;/Year&gt;&lt;RecNum&gt;786&lt;/RecNum&gt;&lt;DisplayText&gt;[41]&lt;/DisplayText&gt;&lt;record&gt;&lt;rec-number&gt;786&lt;/rec-number&gt;&lt;foreign-keys&gt;&lt;key app="EN" db-id="xpa0dsefprrfaoew2vnp2vfmzz5xzea5artz" timestamp="1498919133"&gt;786&lt;/key&gt;&lt;/foreign-keys&gt;&lt;ref-type name="Journal Article"&gt;17&lt;/ref-type&gt;&lt;contributors&gt;&lt;authors&gt;&lt;author&gt;Giordano, A.&lt;/author&gt;&lt;author&gt;Verba, R.&lt;/author&gt;&lt;author&gt;Zivieri, R.&lt;/author&gt;&lt;author&gt;Laudani, A.&lt;/author&gt;&lt;author&gt;Puliafito, V.&lt;/author&gt;&lt;author&gt;Gubbiotti, G.&lt;/author&gt;&lt;author&gt;Tomasello, R.&lt;/author&gt;&lt;author&gt;Siracusano, G.&lt;/author&gt;&lt;author&gt;Azzerboni, B.&lt;/author&gt;&lt;author&gt;Carpentieri, M.&lt;/author&gt;&lt;author&gt;Slavin, A.&lt;/author&gt;&lt;author&gt;Finocchio, G.&lt;/author&gt;&lt;/authors&gt;&lt;/contributors&gt;&lt;titles&gt;&lt;title&gt;Spin-Hall nano-oscillator with oblique magnetization and Dzyaloshinskii-Moriya interaction as generator of skyrmions and nonreciprocal spin-waves&lt;/title&gt;&lt;/titles&gt;&lt;pages&gt;36020&lt;/pages&gt;&lt;volume&gt;6&lt;/volume&gt;&lt;dates&gt;&lt;year&gt;2016&lt;/year&gt;&lt;pub-dates&gt;&lt;date&gt;10/27/online&lt;/date&gt;&lt;/pub-dates&gt;&lt;/dates&gt;&lt;publisher&gt;The Author(s)&lt;/publisher&gt;&lt;work-type&gt;Article&lt;/work-type&gt;&lt;urls&gt;&lt;related-urls&gt;&lt;url&gt;http://dx.doi.org/10.1038/srep36020&lt;/url&gt;&lt;/related-urls&gt;&lt;/urls&gt;&lt;electronic-resource-num&gt;10.1038/srep36020&amp;#xD;https://www.nature.com/articles/srep36020#supplementary-information&lt;/electronic-resource-num&gt;&lt;/record&gt;&lt;/Cite&gt;&lt;/EndNote&gt;</w:instrText>
      </w:r>
      <w:r>
        <w:fldChar w:fldCharType="separate"/>
      </w:r>
      <w:r w:rsidR="00B45868">
        <w:rPr>
          <w:noProof/>
        </w:rPr>
        <w:t>[</w:t>
      </w:r>
      <w:hyperlink w:anchor="_ENREF_41" w:tooltip="Giordano, 2016 #786" w:history="1">
        <w:r w:rsidR="008864EE">
          <w:rPr>
            <w:noProof/>
          </w:rPr>
          <w:t>41</w:t>
        </w:r>
      </w:hyperlink>
      <w:r w:rsidR="00B45868">
        <w:rPr>
          <w:noProof/>
        </w:rPr>
        <w:t>]</w:t>
      </w:r>
      <w:r>
        <w:fldChar w:fldCharType="end"/>
      </w:r>
      <w:r>
        <w:t xml:space="preserve"> </w:t>
      </w:r>
      <w:r w:rsidRPr="00047010">
        <w:rPr>
          <w:b/>
          <w:i/>
          <w:u w:val="single"/>
        </w:rPr>
        <w:t>spin-Hall effect</w:t>
      </w:r>
      <w:r>
        <w:t xml:space="preserve"> (SHE)</w:t>
      </w:r>
    </w:p>
    <w:p w14:paraId="0FB2E4B5" w14:textId="5FA9596A" w:rsidR="001D3EFF" w:rsidRDefault="00216206" w:rsidP="00A2723B">
      <w:pPr>
        <w:pStyle w:val="ListParagraph"/>
        <w:numPr>
          <w:ilvl w:val="0"/>
          <w:numId w:val="18"/>
        </w:numPr>
        <w:ind w:left="0" w:firstLineChars="0" w:firstLine="0"/>
      </w:pPr>
      <w:r>
        <w:fldChar w:fldCharType="begin"/>
      </w:r>
      <w:r w:rsidR="00D81308">
        <w:instrText xml:space="preserve"> ADDIN EN.CITE &lt;EndNote&gt;&lt;Cite&gt;&lt;Author&gt;Garanin&lt;/Author&gt;&lt;Year&gt;1997&lt;/Year&gt;&lt;RecNum&gt;792&lt;/RecNum&gt;&lt;DisplayText&gt;[42]&lt;/DisplayText&gt;&lt;record&gt;&lt;rec-number&gt;792&lt;/rec-number&gt;&lt;foreign-keys&gt;&lt;key app="EN" db-id="xpa0dsefprrfaoew2vnp2vfmzz5xzea5artz" timestamp="1499390898"&gt;792&lt;/key&gt;&lt;/foreign-keys&gt;&lt;ref-type name="Journal Article"&gt;17&lt;/ref-type&gt;&lt;contributors&gt;&lt;authors&gt;&lt;author&gt;Garanin, D. A.&lt;/author&gt;&lt;/authors&gt;&lt;/contributors&gt;&lt;titles&gt;&lt;title&gt;Fokker-Planck and Landau-Lifshitz-Bloch equations for classical ferromagnets&lt;/title&gt;&lt;secondary-title&gt;Physical Review B&lt;/secondary-title&gt;&lt;/titles&gt;&lt;periodical&gt;&lt;full-title&gt;Physical Review B&lt;/full-title&gt;&lt;abbr-1&gt;Phys. Rev. B&lt;/abbr-1&gt;&lt;/periodical&gt;&lt;pages&gt;3050-3057&lt;/pages&gt;&lt;volume&gt;55&lt;/volume&gt;&lt;number&gt;5&lt;/number&gt;&lt;dates&gt;&lt;year&gt;1997&lt;/year&gt;&lt;pub-dates&gt;&lt;date&gt;02/01/&lt;/date&gt;&lt;/pub-dates&gt;&lt;/dates&gt;&lt;publisher&gt;American Physical Society&lt;/publisher&gt;&lt;urls&gt;&lt;related-urls&gt;&lt;url&gt;https://link.aps.org/doi/10.1103/PhysRevB.55.3050&lt;/url&gt;&lt;/related-urls&gt;&lt;/urls&gt;&lt;/record&gt;&lt;/Cite&gt;&lt;/EndNote&gt;</w:instrText>
      </w:r>
      <w:r>
        <w:fldChar w:fldCharType="separate"/>
      </w:r>
      <w:r w:rsidR="00B45868">
        <w:rPr>
          <w:noProof/>
        </w:rPr>
        <w:t>[</w:t>
      </w:r>
      <w:hyperlink w:anchor="_ENREF_42" w:tooltip="Garanin, 1997 #792" w:history="1">
        <w:r w:rsidR="008864EE">
          <w:rPr>
            <w:noProof/>
          </w:rPr>
          <w:t>42</w:t>
        </w:r>
      </w:hyperlink>
      <w:r w:rsidR="00B45868">
        <w:rPr>
          <w:noProof/>
        </w:rPr>
        <w:t>]</w:t>
      </w:r>
      <w:r>
        <w:fldChar w:fldCharType="end"/>
      </w:r>
      <w:r w:rsidR="001D3EFF" w:rsidRPr="00047010">
        <w:rPr>
          <w:b/>
          <w:i/>
          <w:u w:val="single"/>
        </w:rPr>
        <w:t>Fokker-Planck equation</w:t>
      </w:r>
      <w:r w:rsidR="001D3EFF">
        <w:t xml:space="preserve"> (FPE)</w:t>
      </w:r>
    </w:p>
    <w:p w14:paraId="0FB2E4B6" w14:textId="6D7E2622" w:rsidR="00486598" w:rsidRDefault="00456ABA" w:rsidP="00A2723B">
      <w:pPr>
        <w:pStyle w:val="ListParagraph"/>
        <w:numPr>
          <w:ilvl w:val="0"/>
          <w:numId w:val="18"/>
        </w:numPr>
        <w:ind w:left="0" w:firstLineChars="0" w:firstLine="0"/>
      </w:pPr>
      <w:r>
        <w:t xml:space="preserve"> </w:t>
      </w:r>
      <w:r w:rsidR="00486598">
        <w:t xml:space="preserve">(sup of </w:t>
      </w:r>
      <w:r w:rsidR="00A078DA">
        <w:fldChar w:fldCharType="begin"/>
      </w:r>
      <w:r w:rsidR="008864EE">
        <w:instrText xml:space="preserve"> ADDIN EN.CITE &lt;EndNote&gt;&lt;Cite&gt;&lt;Author&gt;Caretta&lt;/Author&gt;&lt;Year&gt;2018&lt;/Year&gt;&lt;RecNum&gt;928&lt;/RecNum&gt;&lt;DisplayText&gt;[3]&lt;/DisplayText&gt;&lt;record&gt;&lt;rec-number&gt;928&lt;/rec-number&gt;&lt;foreign-keys&gt;&lt;key app="EN" db-id="xpa0dsefprrfaoew2vnp2vfmzz5xzea5artz" timestamp="1537584568"&gt;928&lt;/key&gt;&lt;/foreign-keys&gt;&lt;ref-type name="Journal Article"&gt;17&lt;/ref-type&gt;&lt;contributors&gt;&lt;authors&gt;&lt;author&gt;Caretta, Lucas&lt;/author&gt;&lt;author&gt;Mann, Maxwell&lt;/author&gt;&lt;author&gt;Büttner, Felix&lt;/author&gt;&lt;author&gt;Ueda, Kohei&lt;/author&gt;&lt;author&gt;Pfau, Bastian&lt;/author&gt;&lt;author&gt;Günther, Christian M.&lt;/author&gt;&lt;author&gt;Hessing, Piet&lt;/author&gt;&lt;author&gt;Churikova, Alexandra&lt;/author&gt;&lt;author&gt;Klose, Christopher&lt;/author&gt;&lt;author&gt;Schneider, Michael&lt;/author&gt;&lt;author&gt;Engel, Dieter&lt;/author&gt;&lt;author&gt;Marcus, Colin&lt;/author&gt;&lt;author&gt;Bono, David&lt;/author&gt;&lt;author&gt;Bagschik, Kai&lt;/author&gt;&lt;author&gt;Eisebitt, Stefan&lt;/author&gt;&lt;author&gt;Beach, Geoffrey S. D.&lt;/author&gt;&lt;/authors&gt;&lt;/contributors&gt;&lt;titles&gt;&lt;title&gt;Fast current-driven domain walls and small skyrmions in a compensated ferrimagnet&lt;/title&gt;&lt;secondary-title&gt;Nature Nanotechnology&lt;/secondary-title&gt;&lt;/titles&gt;&lt;periodical&gt;&lt;full-title&gt;Nature Nanotechnology&lt;/full-title&gt;&lt;abbr-1&gt;Nat. Nanotechnol.&lt;/abbr-1&gt;&lt;/periodical&gt;&lt;dates&gt;&lt;year&gt;2018&lt;/year&gt;&lt;pub-dates&gt;&lt;date&gt;2018/09/17&lt;/date&gt;&lt;/pub-dates&gt;&lt;/dates&gt;&lt;isbn&gt;1748-3395&lt;/isbn&gt;&lt;urls&gt;&lt;related-urls&gt;&lt;url&gt;https://doi.org/10.1038/s41565-018-0255-3&lt;/url&gt;&lt;/related-urls&gt;&lt;/urls&gt;&lt;electronic-resource-num&gt;10.1038/s41565-018-0255-3&lt;/electronic-resource-num&gt;&lt;/record&gt;&lt;/Cite&gt;&lt;/EndNote&gt;</w:instrText>
      </w:r>
      <w:r w:rsidR="00A078DA">
        <w:fldChar w:fldCharType="separate"/>
      </w:r>
      <w:r w:rsidR="008864EE">
        <w:rPr>
          <w:noProof/>
        </w:rPr>
        <w:t>[</w:t>
      </w:r>
      <w:hyperlink w:anchor="_ENREF_3" w:tooltip="Caretta, 2018 #928" w:history="1">
        <w:r w:rsidR="008864EE">
          <w:rPr>
            <w:noProof/>
          </w:rPr>
          <w:t>3</w:t>
        </w:r>
      </w:hyperlink>
      <w:r w:rsidR="008864EE">
        <w:rPr>
          <w:noProof/>
        </w:rPr>
        <w:t>]</w:t>
      </w:r>
      <w:r w:rsidR="00A078DA">
        <w:fldChar w:fldCharType="end"/>
      </w:r>
      <w:r w:rsidR="00486598">
        <w:t>)</w:t>
      </w:r>
      <w:r w:rsidR="00486598" w:rsidRPr="00486598">
        <w:rPr>
          <w:b/>
          <w:i/>
          <w:u w:val="single"/>
        </w:rPr>
        <w:t>damping-like</w:t>
      </w:r>
      <w:r w:rsidR="00486598">
        <w:t xml:space="preserve"> spin orbit torque</w:t>
      </w:r>
    </w:p>
    <w:p w14:paraId="0FB2E4B7" w14:textId="57DCC170" w:rsidR="00486598" w:rsidRDefault="00486598" w:rsidP="00A2723B">
      <w:pPr>
        <w:pStyle w:val="ListParagraph"/>
        <w:numPr>
          <w:ilvl w:val="0"/>
          <w:numId w:val="18"/>
        </w:numPr>
        <w:ind w:left="0" w:firstLineChars="0" w:firstLine="0"/>
      </w:pPr>
      <w:r>
        <w:t xml:space="preserve">(sup of </w:t>
      </w:r>
      <w:r w:rsidR="00A078DA">
        <w:fldChar w:fldCharType="begin"/>
      </w:r>
      <w:r w:rsidR="008864EE">
        <w:instrText xml:space="preserve"> ADDIN EN.CITE &lt;EndNote&gt;&lt;Cite&gt;&lt;Author&gt;Caretta&lt;/Author&gt;&lt;Year&gt;2018&lt;/Year&gt;&lt;RecNum&gt;928&lt;/RecNum&gt;&lt;DisplayText&gt;[3]&lt;/DisplayText&gt;&lt;record&gt;&lt;rec-number&gt;928&lt;/rec-number&gt;&lt;foreign-keys&gt;&lt;key app="EN" db-id="xpa0dsefprrfaoew2vnp2vfmzz5xzea5artz" timestamp="1537584568"&gt;928&lt;/key&gt;&lt;/foreign-keys&gt;&lt;ref-type name="Journal Article"&gt;17&lt;/ref-type&gt;&lt;contributors&gt;&lt;authors&gt;&lt;author&gt;Caretta, Lucas&lt;/author&gt;&lt;author&gt;Mann, Maxwell&lt;/author&gt;&lt;author&gt;Büttner, Felix&lt;/author&gt;&lt;author&gt;Ueda, Kohei&lt;/author&gt;&lt;author&gt;Pfau, Bastian&lt;/author&gt;&lt;author&gt;Günther, Christian M.&lt;/author&gt;&lt;author&gt;Hessing, Piet&lt;/author&gt;&lt;author&gt;Churikova, Alexandra&lt;/author&gt;&lt;author&gt;Klose, Christopher&lt;/author&gt;&lt;author&gt;Schneider, Michael&lt;/author&gt;&lt;author&gt;Engel, Dieter&lt;/author&gt;&lt;author&gt;Marcus, Colin&lt;/author&gt;&lt;author&gt;Bono, David&lt;/author&gt;&lt;author&gt;Bagschik, Kai&lt;/author&gt;&lt;author&gt;Eisebitt, Stefan&lt;/author&gt;&lt;author&gt;Beach, Geoffrey S. D.&lt;/author&gt;&lt;/authors&gt;&lt;/contributors&gt;&lt;titles&gt;&lt;title&gt;Fast current-driven domain walls and small skyrmions in a compensated ferrimagnet&lt;/title&gt;&lt;secondary-title&gt;Nature Nanotechnology&lt;/secondary-title&gt;&lt;/titles&gt;&lt;periodical&gt;&lt;full-title&gt;Nature Nanotechnology&lt;/full-title&gt;&lt;abbr-1&gt;Nat. Nanotechnol.&lt;/abbr-1&gt;&lt;/periodical&gt;&lt;dates&gt;&lt;year&gt;2018&lt;/year&gt;&lt;pub-dates&gt;&lt;date&gt;2018/09/17&lt;/date&gt;&lt;/pub-dates&gt;&lt;/dates&gt;&lt;isbn&gt;1748-3395&lt;/isbn&gt;&lt;urls&gt;&lt;related-urls&gt;&lt;url&gt;https://doi.org/10.1038/s41565-018-0255-3&lt;/url&gt;&lt;/related-urls&gt;&lt;/urls&gt;&lt;electronic-resource-num&gt;10.1038/s41565-018-0255-3&lt;/electronic-resource-num&gt;&lt;/record&gt;&lt;/Cite&gt;&lt;/EndNote&gt;</w:instrText>
      </w:r>
      <w:r w:rsidR="00A078DA">
        <w:fldChar w:fldCharType="separate"/>
      </w:r>
      <w:r w:rsidR="008864EE">
        <w:rPr>
          <w:noProof/>
        </w:rPr>
        <w:t>[</w:t>
      </w:r>
      <w:hyperlink w:anchor="_ENREF_3" w:tooltip="Caretta, 2018 #928" w:history="1">
        <w:r w:rsidR="008864EE">
          <w:rPr>
            <w:noProof/>
          </w:rPr>
          <w:t>3</w:t>
        </w:r>
      </w:hyperlink>
      <w:r w:rsidR="008864EE">
        <w:rPr>
          <w:noProof/>
        </w:rPr>
        <w:t>]</w:t>
      </w:r>
      <w:r w:rsidR="00A078DA">
        <w:fldChar w:fldCharType="end"/>
      </w:r>
      <w:r>
        <w:t>)</w:t>
      </w:r>
      <w:r w:rsidRPr="00486598">
        <w:rPr>
          <w:b/>
          <w:i/>
          <w:u w:val="single"/>
        </w:rPr>
        <w:t>field-like</w:t>
      </w:r>
      <w:r w:rsidRPr="00486598">
        <w:t xml:space="preserve"> SOT</w:t>
      </w:r>
    </w:p>
    <w:p w14:paraId="0FB2E4B8" w14:textId="7C8EAAEC" w:rsidR="00C5441F" w:rsidRDefault="00525D93" w:rsidP="00A2723B">
      <w:pPr>
        <w:pStyle w:val="ListParagraph"/>
        <w:widowControl/>
        <w:numPr>
          <w:ilvl w:val="0"/>
          <w:numId w:val="14"/>
        </w:numPr>
        <w:autoSpaceDE w:val="0"/>
        <w:autoSpaceDN w:val="0"/>
        <w:adjustRightInd w:val="0"/>
        <w:ind w:left="0" w:firstLineChars="0" w:firstLine="0"/>
        <w:rPr>
          <w:rFonts w:ascii="AdvOT483a8203" w:hAnsi="AdvOT483a8203" w:cs="AdvOT483a8203"/>
          <w:color w:val="231F20"/>
          <w:kern w:val="0"/>
          <w:szCs w:val="21"/>
        </w:rPr>
      </w:pPr>
      <w:r>
        <w:rPr>
          <w:rFonts w:ascii="AdvOT483a8203" w:hAnsi="AdvOT483a8203" w:cs="AdvOT483a8203"/>
          <w:color w:val="231F20"/>
          <w:kern w:val="0"/>
          <w:szCs w:val="21"/>
        </w:rPr>
        <w:fldChar w:fldCharType="begin"/>
      </w:r>
      <w:r w:rsidR="008864EE">
        <w:rPr>
          <w:rFonts w:ascii="AdvOT483a8203" w:hAnsi="AdvOT483a8203" w:cs="AdvOT483a8203"/>
          <w:color w:val="231F20"/>
          <w:kern w:val="0"/>
          <w:szCs w:val="21"/>
        </w:rPr>
        <w:instrText xml:space="preserve"> ADDIN EN.CITE &lt;EndNote&gt;&lt;Cite&gt;&lt;Author&gt;Caretta&lt;/Author&gt;&lt;Year&gt;2018&lt;/Year&gt;&lt;RecNum&gt;928&lt;/RecNum&gt;&lt;DisplayText&gt;[3]&lt;/DisplayText&gt;&lt;record&gt;&lt;rec-number&gt;928&lt;/rec-number&gt;&lt;foreign-keys&gt;&lt;key app="EN" db-id="xpa0dsefprrfaoew2vnp2vfmzz5xzea5artz" timestamp="1537584568"&gt;928&lt;/key&gt;&lt;/foreign-keys&gt;&lt;ref-type name="Journal Article"&gt;17&lt;/ref-type&gt;&lt;contributors&gt;&lt;authors&gt;&lt;author&gt;Caretta, Lucas&lt;/author&gt;&lt;author&gt;Mann, Maxwell&lt;/author&gt;&lt;author&gt;Büttner, Felix&lt;/author&gt;&lt;author&gt;Ueda, Kohei&lt;/author&gt;&lt;author&gt;Pfau, Bastian&lt;/author&gt;&lt;author&gt;Günther, Christian M.&lt;/author&gt;&lt;author&gt;Hessing, Piet&lt;/author&gt;&lt;author&gt;Churikova, Alexandra&lt;/author&gt;&lt;author&gt;Klose, Christopher&lt;/author&gt;&lt;author&gt;Schneider, Michael&lt;/author&gt;&lt;author&gt;Engel, Dieter&lt;/author&gt;&lt;author&gt;Marcus, Colin&lt;/author&gt;&lt;author&gt;Bono, David&lt;/author&gt;&lt;author&gt;Bagschik, Kai&lt;/author&gt;&lt;author&gt;Eisebitt, Stefan&lt;/author&gt;&lt;author&gt;Beach, Geoffrey S. D.&lt;/author&gt;&lt;/authors&gt;&lt;/contributors&gt;&lt;titles&gt;&lt;title&gt;Fast current-driven domain walls and small skyrmions in a compensated ferrimagnet&lt;/title&gt;&lt;secondary-title&gt;Nature Nanotechnology&lt;/secondary-title&gt;&lt;/titles&gt;&lt;periodical&gt;&lt;full-title&gt;Nature Nanotechnology&lt;/full-title&gt;&lt;abbr-1&gt;Nat. Nanotechnol.&lt;/abbr-1&gt;&lt;/periodical&gt;&lt;dates&gt;&lt;year&gt;2018&lt;/year&gt;&lt;pub-dates&gt;&lt;date&gt;2018/09/17&lt;/date&gt;&lt;/pub-dates&gt;&lt;/dates&gt;&lt;isbn&gt;1748-3395&lt;/isbn&gt;&lt;urls&gt;&lt;related-urls&gt;&lt;url&gt;https://doi.org/10.1038/s41565-018-0255-3&lt;/url&gt;&lt;/related-urls&gt;&lt;/urls&gt;&lt;electronic-resource-num&gt;10.1038/s41565-018-0255-3&lt;/electronic-resource-num&gt;&lt;/record&gt;&lt;/Cite&gt;&lt;/EndNote&gt;</w:instrTex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separate"/>
      </w:r>
      <w:r w:rsidR="008864EE">
        <w:rPr>
          <w:rFonts w:ascii="AdvOT483a8203" w:hAnsi="AdvOT483a8203" w:cs="AdvOT483a8203"/>
          <w:noProof/>
          <w:color w:val="231F20"/>
          <w:kern w:val="0"/>
          <w:szCs w:val="21"/>
        </w:rPr>
        <w:t>[</w:t>
      </w:r>
      <w:hyperlink w:anchor="_ENREF_3" w:tooltip="Caretta, 2018 #928" w:history="1">
        <w:r w:rsidR="008864EE">
          <w:rPr>
            <w:rFonts w:ascii="AdvOT483a8203" w:hAnsi="AdvOT483a8203" w:cs="AdvOT483a8203"/>
            <w:noProof/>
            <w:color w:val="231F20"/>
            <w:kern w:val="0"/>
            <w:szCs w:val="21"/>
          </w:rPr>
          <w:t>3</w:t>
        </w:r>
      </w:hyperlink>
      <w:r w:rsidR="008864EE">
        <w:rPr>
          <w:rFonts w:ascii="AdvOT483a8203" w:hAnsi="AdvOT483a8203" w:cs="AdvOT483a8203"/>
          <w:noProof/>
          <w:color w:val="231F20"/>
          <w:kern w:val="0"/>
          <w:szCs w:val="21"/>
        </w:rPr>
        <w:t>]</w: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end"/>
      </w:r>
      <w:r w:rsidR="00C5441F" w:rsidRPr="00C5441F">
        <w:rPr>
          <w:rFonts w:ascii="AdvOT483a8203" w:hAnsi="AdvOT483a8203" w:cs="AdvOT483a8203"/>
          <w:color w:val="231F20"/>
          <w:kern w:val="0"/>
          <w:szCs w:val="21"/>
        </w:rPr>
        <w:t xml:space="preserve">The </w:t>
      </w:r>
      <w:proofErr w:type="spellStart"/>
      <w:r w:rsidR="00C5441F" w:rsidRPr="00C5441F">
        <w:rPr>
          <w:rFonts w:ascii="AdvOT483a8203" w:hAnsi="AdvOT483a8203" w:cs="AdvOT483a8203"/>
          <w:color w:val="231F20"/>
          <w:kern w:val="0"/>
          <w:szCs w:val="21"/>
        </w:rPr>
        <w:t>vDW</w:t>
      </w:r>
      <w:proofErr w:type="spellEnd"/>
      <w:r w:rsidR="00C5441F" w:rsidRPr="00C5441F">
        <w:rPr>
          <w:rFonts w:ascii="AdvOT483a8203" w:hAnsi="AdvOT483a8203" w:cs="AdvOT483a8203"/>
          <w:color w:val="231F20"/>
          <w:kern w:val="0"/>
          <w:szCs w:val="21"/>
        </w:rPr>
        <w:t>(T) curves are shifted horizontally</w:t>
      </w:r>
      <w:r w:rsidR="00C5441F">
        <w:rPr>
          <w:rFonts w:ascii="AdvOT483a8203" w:hAnsi="AdvOT483a8203" w:cs="AdvOT483a8203"/>
          <w:color w:val="231F20"/>
          <w:kern w:val="0"/>
          <w:szCs w:val="21"/>
        </w:rPr>
        <w:t xml:space="preserve"> </w:t>
      </w:r>
      <w:r w:rsidR="00C5441F" w:rsidRPr="00C5441F">
        <w:rPr>
          <w:rFonts w:ascii="AdvOT483a8203" w:hAnsi="AdvOT483a8203" w:cs="AdvOT483a8203"/>
          <w:color w:val="231F20"/>
          <w:kern w:val="0"/>
          <w:szCs w:val="21"/>
        </w:rPr>
        <w:t xml:space="preserve">to account for </w:t>
      </w:r>
      <w:r w:rsidR="00C5441F" w:rsidRPr="00C5441F">
        <w:rPr>
          <w:rFonts w:ascii="AdvOT483a8203" w:hAnsi="AdvOT483a8203" w:cs="AdvOT483a8203"/>
          <w:b/>
          <w:i/>
          <w:color w:val="231F20"/>
          <w:kern w:val="0"/>
          <w:szCs w:val="21"/>
          <w:u w:val="single"/>
        </w:rPr>
        <w:t>Joule heating</w:t>
      </w:r>
      <w:r w:rsidR="00C5441F">
        <w:rPr>
          <w:rFonts w:ascii="AdvOT483a8203" w:hAnsi="AdvOT483a8203" w:cs="AdvOT483a8203" w:hint="eastAsia"/>
          <w:color w:val="231F20"/>
          <w:kern w:val="0"/>
          <w:szCs w:val="21"/>
        </w:rPr>
        <w:t>(</w:t>
      </w:r>
      <w:r w:rsidR="00C5441F" w:rsidRPr="008B2ACE">
        <w:rPr>
          <w:rFonts w:ascii="AdvOT483a8203" w:hAnsi="AdvOT483a8203" w:cs="AdvOT483a8203"/>
          <w:color w:val="0000FF"/>
          <w:kern w:val="0"/>
          <w:szCs w:val="21"/>
        </w:rPr>
        <w:t xml:space="preserve">Joule </w:t>
      </w:r>
      <w:r w:rsidR="00C5441F" w:rsidRPr="008B2ACE">
        <w:rPr>
          <w:rFonts w:ascii="AdvOT483a8203" w:hAnsi="AdvOT483a8203" w:cs="AdvOT483a8203"/>
          <w:color w:val="0000FF"/>
          <w:kern w:val="0"/>
          <w:szCs w:val="21"/>
        </w:rPr>
        <w:t>首字母大写</w:t>
      </w:r>
      <w:r w:rsidR="00C5441F">
        <w:rPr>
          <w:rFonts w:ascii="AdvOT483a8203" w:hAnsi="AdvOT483a8203" w:cs="AdvOT483a8203" w:hint="eastAsia"/>
          <w:color w:val="231F20"/>
          <w:kern w:val="0"/>
          <w:szCs w:val="21"/>
        </w:rPr>
        <w:t>)</w:t>
      </w:r>
    </w:p>
    <w:p w14:paraId="0FB2E4B9" w14:textId="0A04E2F8" w:rsidR="00783F2E" w:rsidRPr="00C5441F" w:rsidRDefault="00783F2E" w:rsidP="00A2723B">
      <w:pPr>
        <w:pStyle w:val="ListParagraph"/>
        <w:widowControl/>
        <w:numPr>
          <w:ilvl w:val="0"/>
          <w:numId w:val="14"/>
        </w:numPr>
        <w:autoSpaceDE w:val="0"/>
        <w:autoSpaceDN w:val="0"/>
        <w:adjustRightInd w:val="0"/>
        <w:ind w:left="0" w:firstLineChars="0" w:firstLine="0"/>
        <w:rPr>
          <w:rFonts w:ascii="AdvOT483a8203" w:hAnsi="AdvOT483a8203" w:cs="AdvOT483a8203"/>
          <w:color w:val="231F20"/>
          <w:kern w:val="0"/>
          <w:szCs w:val="21"/>
        </w:rPr>
      </w:pPr>
      <w:r>
        <w:rPr>
          <w:rFonts w:ascii="AdvOT483a8203" w:hAnsi="AdvOT483a8203" w:cs="AdvOT483a8203"/>
          <w:color w:val="231F20"/>
          <w:kern w:val="0"/>
          <w:szCs w:val="21"/>
        </w:rPr>
        <w:fldChar w:fldCharType="begin">
          <w:fldData xml:space="preserve">PEVuZE5vdGU+PENpdGU+PEF1dGhvcj5Hcm9sbGllcjwvQXV0aG9yPjxZZWFyPjIwMTY8L1llYXI+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=
</w:fldData>
        </w:fldChar>
      </w:r>
      <w:r>
        <w:rPr>
          <w:rFonts w:ascii="AdvOT483a8203" w:hAnsi="AdvOT483a8203" w:cs="AdvOT483a8203"/>
          <w:color w:val="231F20"/>
          <w:kern w:val="0"/>
          <w:szCs w:val="21"/>
        </w:rPr>
        <w:instrText xml:space="preserve"> ADDIN EN.CITE </w:instrTex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begin">
          <w:fldData xml:space="preserve">PEVuZE5vdGU+PENpdGU+PEF1dGhvcj5Hcm9sbGllcjwvQXV0aG9yPjxZZWFyPjIwMTY8L1llYXI+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=
</w:fldData>
        </w:fldChar>
      </w:r>
      <w:r>
        <w:rPr>
          <w:rFonts w:ascii="AdvOT483a8203" w:hAnsi="AdvOT483a8203" w:cs="AdvOT483a8203"/>
          <w:color w:val="231F20"/>
          <w:kern w:val="0"/>
          <w:szCs w:val="21"/>
        </w:rPr>
        <w:instrText xml:space="preserve"> ADDIN EN.CITE.DATA </w:instrText>
      </w:r>
      <w:r>
        <w:rPr>
          <w:rFonts w:ascii="AdvOT483a8203" w:hAnsi="AdvOT483a8203" w:cs="AdvOT483a8203"/>
          <w:color w:val="231F20"/>
          <w:kern w:val="0"/>
          <w:szCs w:val="21"/>
        </w:rPr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end"/>
      </w:r>
      <w:r>
        <w:rPr>
          <w:rFonts w:ascii="AdvOT483a8203" w:hAnsi="AdvOT483a8203" w:cs="AdvOT483a8203"/>
          <w:color w:val="231F20"/>
          <w:kern w:val="0"/>
          <w:szCs w:val="21"/>
        </w:rPr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separate"/>
      </w:r>
      <w:r>
        <w:rPr>
          <w:rFonts w:ascii="AdvOT483a8203" w:hAnsi="AdvOT483a8203" w:cs="AdvOT483a8203"/>
          <w:noProof/>
          <w:color w:val="231F20"/>
          <w:kern w:val="0"/>
          <w:szCs w:val="21"/>
        </w:rPr>
        <w:t>[</w:t>
      </w:r>
      <w:hyperlink w:anchor="_ENREF_43" w:tooltip="Grollier, 2016 #1137" w:history="1">
        <w:r w:rsidR="008864EE">
          <w:rPr>
            <w:rFonts w:ascii="AdvOT483a8203" w:hAnsi="AdvOT483a8203" w:cs="AdvOT483a8203"/>
            <w:noProof/>
            <w:color w:val="231F20"/>
            <w:kern w:val="0"/>
            <w:szCs w:val="21"/>
          </w:rPr>
          <w:t>43</w:t>
        </w:r>
      </w:hyperlink>
      <w:r>
        <w:rPr>
          <w:rFonts w:ascii="AdvOT483a8203" w:hAnsi="AdvOT483a8203" w:cs="AdvOT483a8203"/>
          <w:noProof/>
          <w:color w:val="231F20"/>
          <w:kern w:val="0"/>
          <w:szCs w:val="21"/>
        </w:rPr>
        <w:t>]</w:t>
      </w:r>
      <w:r>
        <w:rPr>
          <w:rFonts w:ascii="AdvOT483a8203" w:hAnsi="AdvOT483a8203" w:cs="AdvOT483a8203"/>
          <w:color w:val="231F20"/>
          <w:kern w:val="0"/>
          <w:szCs w:val="21"/>
        </w:rPr>
        <w:fldChar w:fldCharType="end"/>
      </w:r>
      <w:r w:rsidRPr="00783F2E">
        <w:rPr>
          <w:rFonts w:ascii="AdvOT483a8203" w:hAnsi="AdvOT483a8203" w:cs="AdvOT483a8203"/>
          <w:color w:val="231F20"/>
          <w:kern w:val="0"/>
          <w:szCs w:val="21"/>
        </w:rPr>
        <w:t>Bioinspired Computing</w:t>
      </w:r>
    </w:p>
    <w:p w14:paraId="0FB2E4BA" w14:textId="77777777" w:rsidR="00266F7E" w:rsidRDefault="00266F7E" w:rsidP="00A2723B">
      <w:pPr>
        <w:pStyle w:val="ListParagraph"/>
        <w:numPr>
          <w:ilvl w:val="0"/>
          <w:numId w:val="18"/>
        </w:numPr>
        <w:ind w:left="0" w:firstLineChars="0" w:firstLine="0"/>
      </w:pPr>
      <w:r w:rsidRPr="00266F7E">
        <w:t>attributive clause</w:t>
      </w:r>
      <w:r>
        <w:rPr>
          <w:rFonts w:hint="eastAsia"/>
        </w:rPr>
        <w:t>定语从句</w:t>
      </w:r>
    </w:p>
    <w:p w14:paraId="0FB2E4BB" w14:textId="77777777" w:rsidR="009E4EE3" w:rsidRDefault="009E4EE3" w:rsidP="00A2723B">
      <w:pPr>
        <w:pStyle w:val="ListParagraph"/>
        <w:numPr>
          <w:ilvl w:val="0"/>
          <w:numId w:val="18"/>
        </w:numPr>
        <w:ind w:left="0" w:firstLineChars="0" w:firstLine="0"/>
      </w:pPr>
      <w:r w:rsidRPr="009E4EE3">
        <w:t>adverbial clause</w:t>
      </w:r>
      <w:r>
        <w:t xml:space="preserve"> </w:t>
      </w:r>
      <w:r>
        <w:rPr>
          <w:rFonts w:hint="eastAsia"/>
        </w:rPr>
        <w:t>状语从句</w:t>
      </w:r>
    </w:p>
    <w:p w14:paraId="0FB2E4BC" w14:textId="77777777" w:rsidR="00A03B9A" w:rsidRDefault="00A03B9A" w:rsidP="00A2723B">
      <w:pPr>
        <w:pStyle w:val="ListParagraph"/>
        <w:numPr>
          <w:ilvl w:val="0"/>
          <w:numId w:val="18"/>
        </w:numPr>
        <w:ind w:left="0" w:firstLineChars="0" w:firstLine="0"/>
      </w:pPr>
      <w:r w:rsidRPr="00A03B9A">
        <w:t>non-restrictive relative clauses</w:t>
      </w:r>
      <w:r>
        <w:t xml:space="preserve">, </w:t>
      </w:r>
      <w:r>
        <w:t>非限制性定语从句</w:t>
      </w:r>
    </w:p>
    <w:p w14:paraId="0FB2E4BD" w14:textId="77777777" w:rsidR="00A03B9A" w:rsidRDefault="00A03B9A" w:rsidP="00A2723B">
      <w:pPr>
        <w:pStyle w:val="ListParagraph"/>
        <w:numPr>
          <w:ilvl w:val="0"/>
          <w:numId w:val="18"/>
        </w:numPr>
        <w:ind w:left="0" w:firstLineChars="0" w:firstLine="0"/>
      </w:pPr>
      <w:r w:rsidRPr="00A03B9A">
        <w:t>restrictive relative clauses</w:t>
      </w:r>
      <w:r>
        <w:t xml:space="preserve">, </w:t>
      </w:r>
      <w:r>
        <w:t>限制性定语从句</w:t>
      </w:r>
    </w:p>
    <w:p w14:paraId="0FB2E4BE" w14:textId="77777777" w:rsidR="00266F7E" w:rsidRDefault="00266F7E" w:rsidP="00A2723B">
      <w:pPr>
        <w:pStyle w:val="ListParagraph"/>
        <w:numPr>
          <w:ilvl w:val="0"/>
          <w:numId w:val="18"/>
        </w:numPr>
        <w:ind w:left="0" w:firstLineChars="0" w:firstLine="0"/>
      </w:pPr>
      <w:r w:rsidRPr="00266F7E">
        <w:t>relative clause</w:t>
      </w:r>
      <w:r>
        <w:t xml:space="preserve"> </w:t>
      </w:r>
      <w:r>
        <w:t>关系从句</w:t>
      </w:r>
    </w:p>
    <w:p w14:paraId="0FB2E4BF" w14:textId="77777777" w:rsidR="00266F7E" w:rsidRDefault="00266F7E" w:rsidP="00A2723B">
      <w:pPr>
        <w:pStyle w:val="ListParagraph"/>
        <w:numPr>
          <w:ilvl w:val="0"/>
          <w:numId w:val="18"/>
        </w:numPr>
        <w:ind w:left="0" w:firstLineChars="0" w:firstLine="0"/>
      </w:pPr>
      <w:r w:rsidRPr="00266F7E">
        <w:t>relative pronoun</w:t>
      </w:r>
      <w:r>
        <w:t>关系代词</w:t>
      </w:r>
    </w:p>
    <w:p w14:paraId="0FB2E6C9" w14:textId="77777777" w:rsidR="00780E04" w:rsidRDefault="00B56805" w:rsidP="00F76BE3">
      <w:pPr>
        <w:pStyle w:val="Heading2"/>
      </w:pPr>
      <w:r>
        <w:t>中文</w:t>
      </w:r>
      <w:r w:rsidR="00780E04">
        <w:t>术语</w:t>
      </w:r>
    </w:p>
    <w:p w14:paraId="0FB2E6CA" w14:textId="77777777" w:rsidR="00B56805" w:rsidRDefault="00B56805" w:rsidP="00B56805">
      <w:pPr>
        <w:pStyle w:val="Heading3"/>
      </w:pPr>
      <w:r>
        <w:t>专业术语</w:t>
      </w:r>
    </w:p>
    <w:p w14:paraId="1D1D729B" w14:textId="54F18D5B" w:rsidR="00D91368" w:rsidRDefault="00D91368" w:rsidP="00780E04">
      <w:r>
        <w:rPr>
          <w:rFonts w:hint="eastAsia"/>
        </w:rPr>
        <w:t>1</w:t>
      </w:r>
      <w:r>
        <w:t>T1M</w:t>
      </w:r>
      <w:r w:rsidRPr="00D91368">
        <w:rPr>
          <w:rFonts w:hint="eastAsia"/>
        </w:rPr>
        <w:t>单晶体管单磁隧道结</w:t>
      </w:r>
      <w:r>
        <w:t>p1023 of [R17]</w:t>
      </w:r>
      <w:r w:rsidRPr="00D91368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CB" w14:textId="483E67B5" w:rsidR="00BA6908" w:rsidRDefault="00BA6908" w:rsidP="00780E04">
      <w:r>
        <w:t xml:space="preserve">anisotropic magnetoresistance: </w:t>
      </w:r>
      <w:r>
        <w:t>各向异性磁电阻</w:t>
      </w:r>
      <w:r>
        <w:rPr>
          <w:rFonts w:hint="eastAsia"/>
        </w:rPr>
        <w:t>（</w:t>
      </w:r>
      <w:r>
        <w:t>anisotropic magnetoresistance, AMR</w:t>
      </w:r>
      <w:r>
        <w:rPr>
          <w:rFonts w:hint="eastAsia"/>
        </w:rPr>
        <w:t>）</w:t>
      </w:r>
      <w:r>
        <w:rPr>
          <w:rFonts w:hint="eastAsia"/>
        </w:rPr>
        <w:t>,</w:t>
      </w:r>
      <w:r>
        <w:rPr>
          <w:rFonts w:hint="eastAsia"/>
        </w:rPr>
        <w:t>定义之后只用“</w:t>
      </w:r>
      <w:r>
        <w:rPr>
          <w:rFonts w:hint="eastAsia"/>
        </w:rPr>
        <w:t>AMR</w:t>
      </w:r>
      <w:r>
        <w:rPr>
          <w:rFonts w:hint="eastAsia"/>
        </w:rPr>
        <w:t>”</w:t>
      </w:r>
      <w:r>
        <w:t>p2 of [R16]</w:t>
      </w:r>
    </w:p>
    <w:p w14:paraId="0FB2E6CC" w14:textId="77777777" w:rsidR="00CE29BB" w:rsidRDefault="00CE29BB" w:rsidP="00780E04">
      <w:r>
        <w:t>Anisotropy constant</w:t>
      </w:r>
      <w:r>
        <w:t>单轴各向异性常数</w:t>
      </w:r>
      <w:r>
        <w:t xml:space="preserve">p314 of </w:t>
      </w:r>
      <w:r>
        <w:rPr>
          <w:rFonts w:hint="eastAsia"/>
        </w:rPr>
        <w:t>[</w:t>
      </w:r>
      <w:r>
        <w:t xml:space="preserve">R16] </w:t>
      </w:r>
      <w:r>
        <w:t>各向异性常数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  <w:r>
        <w:rPr>
          <w:color w:val="0000FF"/>
        </w:rPr>
        <w:t xml:space="preserve"> </w:t>
      </w:r>
      <w:r>
        <w:rPr>
          <w:rFonts w:hint="eastAsia"/>
        </w:rPr>
        <w:t xml:space="preserve"> </w:t>
      </w:r>
    </w:p>
    <w:p w14:paraId="0FB2E6CD" w14:textId="77777777" w:rsidR="00CE29BB" w:rsidRDefault="00CE29BB" w:rsidP="00780E04">
      <w:r>
        <w:t>Anisotropy field</w:t>
      </w:r>
      <w:r>
        <w:t>：</w:t>
      </w:r>
      <w:r>
        <w:t xml:space="preserve">analog to ”Anisotropy constant” </w:t>
      </w:r>
      <w:r>
        <w:t>各向异性场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CE" w14:textId="77777777" w:rsidR="0021281D" w:rsidRDefault="0021281D" w:rsidP="00780E04">
      <w:r>
        <w:t xml:space="preserve">Antiferromagnet </w:t>
      </w:r>
      <w:r>
        <w:t>反铁磁</w:t>
      </w:r>
      <w:r>
        <w:t>[R10]</w:t>
      </w:r>
    </w:p>
    <w:p w14:paraId="0FB2E6CF" w14:textId="77777777" w:rsidR="0086399B" w:rsidRDefault="0086399B" w:rsidP="00780E04">
      <w:r>
        <w:t>Atomistic model</w:t>
      </w:r>
      <w:r w:rsidRPr="0086399B">
        <w:rPr>
          <w:rFonts w:hint="eastAsia"/>
        </w:rPr>
        <w:t>原子尺度自旋模型</w:t>
      </w:r>
      <w:r>
        <w:rPr>
          <w:rFonts w:hint="eastAsia"/>
        </w:rPr>
        <w:t>[</w:t>
      </w:r>
      <w:r>
        <w:rPr>
          <w:rFonts w:hint="eastAsia"/>
        </w:rPr>
        <w:t>刘要稳邮件</w:t>
      </w:r>
      <w:r>
        <w:rPr>
          <w:rFonts w:hint="eastAsia"/>
        </w:rPr>
        <w:t>]</w:t>
      </w:r>
      <w: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  <w:r>
        <w:rPr>
          <w:rFonts w:hint="eastAsia"/>
        </w:rPr>
        <w:t xml:space="preserve"> </w:t>
      </w:r>
      <w:r w:rsidRPr="0086399B">
        <w:rPr>
          <w:rFonts w:hint="eastAsia"/>
        </w:rPr>
        <w:t>原子尺度微磁学模型</w:t>
      </w:r>
      <w:r>
        <w:rPr>
          <w:rFonts w:hint="eastAsia"/>
        </w:rPr>
        <w:t>[</w:t>
      </w:r>
      <w:r>
        <w:rPr>
          <w:rFonts w:hint="eastAsia"/>
        </w:rPr>
        <w:t>刘要稳邮件</w:t>
      </w:r>
      <w:r>
        <w:rPr>
          <w:rFonts w:hint="eastAsia"/>
        </w:rPr>
        <w:t>]</w:t>
      </w:r>
    </w:p>
    <w:p w14:paraId="0FB2E6D0" w14:textId="77777777" w:rsidR="00821DA5" w:rsidRPr="00AC2238" w:rsidRDefault="00821DA5" w:rsidP="00780E04">
      <w:r w:rsidRPr="00AC2238">
        <w:t>Bloch Wall</w:t>
      </w:r>
      <w:r w:rsidR="006F2862" w:rsidRPr="00AC2238">
        <w:t>:</w:t>
      </w:r>
      <w:r w:rsidRPr="00AC2238">
        <w:t xml:space="preserve"> Bloch</w:t>
      </w:r>
      <w:r w:rsidRPr="00AC2238">
        <w:t>壁</w:t>
      </w:r>
      <w:r w:rsidRPr="00AC2238">
        <w:rPr>
          <w:rFonts w:hint="eastAsia"/>
        </w:rPr>
        <w:t>[</w:t>
      </w:r>
      <w:r w:rsidRPr="00AC2238">
        <w:t>R1]</w:t>
      </w:r>
      <w:r w:rsidR="00CF1494" w:rsidRPr="00CF1494">
        <w:rPr>
          <w:rFonts w:hint="eastAsia"/>
          <w:color w:val="0000FF"/>
        </w:rPr>
        <w:t xml:space="preserve"> </w:t>
      </w:r>
      <w:r w:rsidR="00CF1494" w:rsidRPr="00AC2238">
        <w:rPr>
          <w:rFonts w:hint="eastAsia"/>
          <w:color w:val="0000FF"/>
        </w:rPr>
        <w:t>(</w:t>
      </w:r>
      <w:r w:rsidR="00CF1494" w:rsidRPr="00AC2238">
        <w:rPr>
          <w:color w:val="0000FF"/>
        </w:rPr>
        <w:t>use this</w:t>
      </w:r>
      <w:r w:rsidR="00CF1494" w:rsidRPr="00AC2238">
        <w:rPr>
          <w:rFonts w:hint="eastAsia"/>
          <w:color w:val="0000FF"/>
        </w:rPr>
        <w:t>)</w:t>
      </w:r>
    </w:p>
    <w:p w14:paraId="0FB2E6D1" w14:textId="77777777" w:rsidR="00552468" w:rsidRDefault="00552468" w:rsidP="00780E04">
      <w:r>
        <w:t xml:space="preserve">Compact model: </w:t>
      </w:r>
      <w:r>
        <w:t>紧凑模型</w:t>
      </w:r>
      <w:r w:rsidR="003B71CD">
        <w:rPr>
          <w:rFonts w:hint="eastAsia"/>
        </w:rPr>
        <w:t xml:space="preserve"> [</w:t>
      </w:r>
      <w:r w:rsidR="003B71CD">
        <w:t>R18</w:t>
      </w:r>
      <w:r w:rsidR="003B71CD">
        <w:rPr>
          <w:rFonts w:hint="eastAsia"/>
        </w:rPr>
        <w:t>]</w:t>
      </w:r>
      <w:r w:rsidR="003B71CD">
        <w:t xml:space="preserve"> </w:t>
      </w:r>
      <w:r w:rsidR="003B71CD" w:rsidRPr="00AC2238">
        <w:rPr>
          <w:rFonts w:hint="eastAsia"/>
          <w:color w:val="0000FF"/>
        </w:rPr>
        <w:t>(</w:t>
      </w:r>
      <w:r w:rsidR="003B71CD" w:rsidRPr="00AC2238">
        <w:rPr>
          <w:color w:val="0000FF"/>
        </w:rPr>
        <w:t>use this</w:t>
      </w:r>
      <w:r w:rsidR="003B71CD" w:rsidRPr="00AC2238">
        <w:rPr>
          <w:rFonts w:hint="eastAsia"/>
          <w:color w:val="0000FF"/>
        </w:rPr>
        <w:t>)</w:t>
      </w:r>
    </w:p>
    <w:p w14:paraId="0FB2E6D2" w14:textId="77777777" w:rsidR="005E386C" w:rsidRDefault="005E386C" w:rsidP="00780E04">
      <w:r>
        <w:t xml:space="preserve">Collective coordinate approach </w:t>
      </w:r>
      <w:r>
        <w:t>集体坐标的方法</w:t>
      </w:r>
      <w:r>
        <w:t>[R23]</w:t>
      </w:r>
      <w:r>
        <w:rPr>
          <w:rFonts w:hint="eastAsia"/>
        </w:rPr>
        <w:t xml:space="preserve"> </w:t>
      </w:r>
      <w:r>
        <w:rPr>
          <w:rFonts w:hint="eastAsia"/>
        </w:rPr>
        <w:t>集体坐标法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5B300C08" w14:textId="5B8DDB47" w:rsidR="00A72FA5" w:rsidRDefault="00A72FA5" w:rsidP="00780E04">
      <w:r w:rsidRPr="00A72FA5">
        <w:t xml:space="preserve">Composition: </w:t>
      </w:r>
      <w:r w:rsidRPr="00A72FA5">
        <w:t>组分</w:t>
      </w:r>
    </w:p>
    <w:p w14:paraId="2437BD96" w14:textId="07838272" w:rsidR="000317F0" w:rsidRDefault="000317F0" w:rsidP="00780E04">
      <w:r>
        <w:t xml:space="preserve">Cross point </w:t>
      </w:r>
      <w:r w:rsidR="00940EB2">
        <w:rPr>
          <w:rFonts w:hint="eastAsia"/>
        </w:rPr>
        <w:t>交叉点型</w:t>
      </w:r>
      <w:r w:rsidR="00940EB2">
        <w:rPr>
          <w:rFonts w:hint="eastAsia"/>
        </w:rPr>
        <w:t>p</w:t>
      </w:r>
      <w:r w:rsidR="00940EB2">
        <w:t xml:space="preserve">1022 of </w:t>
      </w:r>
      <w:r w:rsidR="00940EB2">
        <w:rPr>
          <w:rFonts w:hint="eastAsia"/>
        </w:rPr>
        <w:t>[</w:t>
      </w:r>
      <w:r w:rsidR="00940EB2">
        <w:t>R17]</w:t>
      </w:r>
      <w:r w:rsidR="00940EB2" w:rsidRPr="00940EB2">
        <w:rPr>
          <w:rFonts w:hint="eastAsia"/>
          <w:color w:val="0000FF"/>
        </w:rPr>
        <w:t xml:space="preserve"> </w:t>
      </w:r>
      <w:r w:rsidR="00940EB2" w:rsidRPr="00AC2238">
        <w:rPr>
          <w:rFonts w:hint="eastAsia"/>
          <w:color w:val="0000FF"/>
        </w:rPr>
        <w:t>(</w:t>
      </w:r>
      <w:r w:rsidR="00940EB2" w:rsidRPr="00AC2238">
        <w:rPr>
          <w:color w:val="0000FF"/>
        </w:rPr>
        <w:t>use this</w:t>
      </w:r>
      <w:r w:rsidR="00940EB2" w:rsidRPr="00AC2238">
        <w:rPr>
          <w:rFonts w:hint="eastAsia"/>
          <w:color w:val="0000FF"/>
        </w:rPr>
        <w:t>)</w:t>
      </w:r>
    </w:p>
    <w:p w14:paraId="0FB2E6D3" w14:textId="3D4BE908" w:rsidR="00F65547" w:rsidRDefault="00F65547" w:rsidP="00780E04">
      <w:r>
        <w:t xml:space="preserve">Damping-like torque </w:t>
      </w:r>
      <w:r>
        <w:t>类阻尼力矩</w:t>
      </w:r>
      <w:r>
        <w:rPr>
          <w:rFonts w:hint="eastAsia"/>
        </w:rPr>
        <w:t xml:space="preserve"> [</w:t>
      </w:r>
      <w:r>
        <w:t>R14</w:t>
      </w:r>
      <w:r>
        <w:rPr>
          <w:rFonts w:hint="eastAsia"/>
        </w:rPr>
        <w:t>]</w:t>
      </w:r>
    </w:p>
    <w:p w14:paraId="0FB2E6D4" w14:textId="77777777" w:rsidR="0082231D" w:rsidRDefault="0082231D" w:rsidP="00780E04">
      <w:r>
        <w:t xml:space="preserve">Demagnetization energy </w:t>
      </w:r>
      <w:r>
        <w:t>退磁能</w:t>
      </w:r>
      <w:r>
        <w:t xml:space="preserve">p314 of </w:t>
      </w:r>
      <w:r>
        <w:rPr>
          <w:rFonts w:hint="eastAsia"/>
        </w:rPr>
        <w:t>[</w:t>
      </w:r>
      <w:r>
        <w:t>R16]</w:t>
      </w:r>
      <w:r>
        <w:rPr>
          <w:rFonts w:hint="eastAsia"/>
        </w:rPr>
        <w:t xml:space="preserve"> </w:t>
      </w:r>
      <w:r w:rsidR="009D6D85" w:rsidRPr="00AC2238">
        <w:rPr>
          <w:rFonts w:hint="eastAsia"/>
          <w:color w:val="0000FF"/>
        </w:rPr>
        <w:t>(</w:t>
      </w:r>
      <w:r w:rsidR="009D6D85" w:rsidRPr="00AC2238">
        <w:rPr>
          <w:color w:val="0000FF"/>
        </w:rPr>
        <w:t>use this</w:t>
      </w:r>
      <w:r w:rsidR="009D6D85" w:rsidRPr="00AC2238">
        <w:rPr>
          <w:rFonts w:hint="eastAsia"/>
          <w:color w:val="0000FF"/>
        </w:rPr>
        <w:t>)</w:t>
      </w:r>
      <w:r w:rsidR="009D6D85">
        <w:rPr>
          <w:color w:val="0000FF"/>
        </w:rPr>
        <w:t xml:space="preserve"> </w:t>
      </w:r>
      <w:r>
        <w:rPr>
          <w:rFonts w:hint="eastAsia"/>
        </w:rPr>
        <w:t>静磁能</w:t>
      </w:r>
      <w:r>
        <w:t xml:space="preserve">p314 of </w:t>
      </w:r>
      <w:r>
        <w:rPr>
          <w:rFonts w:hint="eastAsia"/>
        </w:rPr>
        <w:t>[</w:t>
      </w:r>
      <w:r>
        <w:t>R16]</w:t>
      </w:r>
      <w:r w:rsidRPr="0082231D">
        <w:rPr>
          <w:rFonts w:hint="eastAsia"/>
          <w:color w:val="0000FF"/>
        </w:rPr>
        <w:t xml:space="preserve"> </w:t>
      </w:r>
    </w:p>
    <w:p w14:paraId="0FB2E6D5" w14:textId="77777777" w:rsidR="00D33A0D" w:rsidRDefault="00D33A0D" w:rsidP="00780E04">
      <w:r>
        <w:t>Demagnetizing field</w:t>
      </w:r>
      <w:r>
        <w:t>退磁场</w:t>
      </w:r>
      <w:r>
        <w:t xml:space="preserve">p314 of </w:t>
      </w:r>
      <w:r>
        <w:rPr>
          <w:rFonts w:hint="eastAsia"/>
        </w:rPr>
        <w:t>[</w:t>
      </w:r>
      <w:r>
        <w:t>R16]</w:t>
      </w:r>
      <w:r w:rsidR="009D6D85" w:rsidRPr="009D6D85">
        <w:rPr>
          <w:rFonts w:hint="eastAsia"/>
          <w:color w:val="0000FF"/>
        </w:rPr>
        <w:t xml:space="preserve"> </w:t>
      </w:r>
      <w:r w:rsidR="009D6D85" w:rsidRPr="00AC2238">
        <w:rPr>
          <w:rFonts w:hint="eastAsia"/>
          <w:color w:val="0000FF"/>
        </w:rPr>
        <w:t>(</w:t>
      </w:r>
      <w:r w:rsidR="009D6D85" w:rsidRPr="00AC2238">
        <w:rPr>
          <w:color w:val="0000FF"/>
        </w:rPr>
        <w:t>use this</w:t>
      </w:r>
      <w:r w:rsidR="009D6D85" w:rsidRPr="00AC2238">
        <w:rPr>
          <w:rFonts w:hint="eastAsia"/>
          <w:color w:val="0000FF"/>
        </w:rPr>
        <w:t>)</w:t>
      </w:r>
    </w:p>
    <w:p w14:paraId="4E39C362" w14:textId="381FC187" w:rsidR="00F526F7" w:rsidRPr="00F526F7" w:rsidRDefault="00F526F7" w:rsidP="00780E04">
      <w:r>
        <w:rPr>
          <w:rFonts w:hint="eastAsia"/>
        </w:rPr>
        <w:t>D</w:t>
      </w:r>
      <w:r>
        <w:t xml:space="preserve">iamagnetism </w:t>
      </w:r>
      <w:r>
        <w:rPr>
          <w:rFonts w:hint="eastAsia"/>
        </w:rPr>
        <w:t>抗磁</w:t>
      </w:r>
      <w:r>
        <w:t>p14 of [R31]</w:t>
      </w:r>
      <w:r w:rsidRPr="009D6D85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D6" w14:textId="22F28DE1" w:rsidR="00821DA5" w:rsidRPr="00AC2238" w:rsidRDefault="00721F08" w:rsidP="00780E04">
      <w:r>
        <w:lastRenderedPageBreak/>
        <w:t xml:space="preserve">Domain </w:t>
      </w:r>
      <w:r w:rsidR="0021281D">
        <w:t>畴</w:t>
      </w:r>
      <w:r>
        <w:t>[R9]</w:t>
      </w:r>
      <w:r w:rsidR="0021281D" w:rsidRPr="0021281D">
        <w:rPr>
          <w:rFonts w:hint="eastAsia"/>
          <w:color w:val="0000FF"/>
        </w:rPr>
        <w:t xml:space="preserve"> </w:t>
      </w:r>
      <w:r w:rsidR="0021281D" w:rsidRPr="00AC2238">
        <w:rPr>
          <w:rFonts w:hint="eastAsia"/>
          <w:color w:val="0000FF"/>
        </w:rPr>
        <w:t>(</w:t>
      </w:r>
      <w:r w:rsidR="0021281D" w:rsidRPr="00AC2238">
        <w:rPr>
          <w:color w:val="0000FF"/>
        </w:rPr>
        <w:t>use this</w:t>
      </w:r>
      <w:r w:rsidR="0021281D" w:rsidRPr="00AC2238">
        <w:rPr>
          <w:rFonts w:hint="eastAsia"/>
          <w:color w:val="0000FF"/>
        </w:rPr>
        <w:t>)</w:t>
      </w:r>
    </w:p>
    <w:p w14:paraId="0FB2E6D7" w14:textId="77777777" w:rsidR="00821DA5" w:rsidRDefault="00821DA5" w:rsidP="00780E04">
      <w:r w:rsidRPr="00AC2238">
        <w:t xml:space="preserve">domain wall </w:t>
      </w:r>
      <w:r w:rsidR="00CF1494" w:rsidRPr="00AC2238">
        <w:t>畴壁</w:t>
      </w:r>
      <w:r w:rsidR="00CF1494">
        <w:t>[R8</w:t>
      </w:r>
      <w:r w:rsidR="00721F08">
        <w:t>,R9</w:t>
      </w:r>
      <w:r w:rsidR="00CF1494">
        <w:t>]</w:t>
      </w:r>
      <w:r w:rsidR="00CF1494" w:rsidRPr="00CF1494">
        <w:rPr>
          <w:rFonts w:hint="eastAsia"/>
          <w:color w:val="0000FF"/>
        </w:rPr>
        <w:t xml:space="preserve"> </w:t>
      </w:r>
      <w:r w:rsidR="00CF1494" w:rsidRPr="00AC2238">
        <w:rPr>
          <w:rFonts w:hint="eastAsia"/>
          <w:color w:val="0000FF"/>
        </w:rPr>
        <w:t>(</w:t>
      </w:r>
      <w:r w:rsidR="00CF1494" w:rsidRPr="00AC2238">
        <w:rPr>
          <w:color w:val="0000FF"/>
        </w:rPr>
        <w:t>use this</w:t>
      </w:r>
      <w:r w:rsidR="00CF1494" w:rsidRPr="00AC2238">
        <w:rPr>
          <w:rFonts w:hint="eastAsia"/>
          <w:color w:val="0000FF"/>
        </w:rPr>
        <w:t>)</w:t>
      </w:r>
      <w:r w:rsidR="00CF1494">
        <w:t xml:space="preserve"> </w:t>
      </w:r>
      <w:r w:rsidRPr="00AC2238">
        <w:t>磁畴壁结构</w:t>
      </w:r>
      <w:r w:rsidRPr="00AC2238">
        <w:rPr>
          <w:rFonts w:hint="eastAsia"/>
        </w:rPr>
        <w:t xml:space="preserve"> [</w:t>
      </w:r>
      <w:r w:rsidRPr="00AC2238">
        <w:t>R1]</w:t>
      </w:r>
    </w:p>
    <w:p w14:paraId="0FB2E6D8" w14:textId="77777777" w:rsidR="00721F08" w:rsidRDefault="00721F08" w:rsidP="00780E04">
      <w:r>
        <w:t xml:space="preserve">domain wall dynamics </w:t>
      </w:r>
      <w:r>
        <w:t>畴壁动力学</w:t>
      </w:r>
      <w:r>
        <w:rPr>
          <w:rFonts w:hint="eastAsia"/>
        </w:rPr>
        <w:t xml:space="preserve"> </w:t>
      </w:r>
      <w:r>
        <w:t>[R9]</w:t>
      </w:r>
      <w:r w:rsidRPr="00721F08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D9" w14:textId="77777777" w:rsidR="00CF1494" w:rsidRDefault="00CF1494" w:rsidP="00780E04">
      <w:r>
        <w:t xml:space="preserve">domain wall motion </w:t>
      </w:r>
      <w:r w:rsidR="00721F08">
        <w:t>畴壁运动</w:t>
      </w:r>
      <w:r w:rsidR="00721F08">
        <w:t>[R9]</w:t>
      </w:r>
      <w:r w:rsidR="00721F08" w:rsidRPr="00721F08">
        <w:rPr>
          <w:rFonts w:hint="eastAsia"/>
          <w:color w:val="0000FF"/>
        </w:rPr>
        <w:t xml:space="preserve"> </w:t>
      </w:r>
      <w:r w:rsidR="00721F08" w:rsidRPr="00AC2238">
        <w:rPr>
          <w:rFonts w:hint="eastAsia"/>
          <w:color w:val="0000FF"/>
        </w:rPr>
        <w:t>(</w:t>
      </w:r>
      <w:r w:rsidR="00721F08" w:rsidRPr="00AC2238">
        <w:rPr>
          <w:color w:val="0000FF"/>
        </w:rPr>
        <w:t>use this</w:t>
      </w:r>
      <w:r w:rsidR="00721F08" w:rsidRPr="00AC2238">
        <w:rPr>
          <w:rFonts w:hint="eastAsia"/>
          <w:color w:val="0000FF"/>
        </w:rPr>
        <w:t>)</w:t>
      </w:r>
      <w:r w:rsidR="00721F08">
        <w:rPr>
          <w:rFonts w:hint="eastAsia"/>
        </w:rPr>
        <w:t xml:space="preserve"> </w:t>
      </w:r>
      <w:r>
        <w:t>畴壁的移动</w:t>
      </w:r>
      <w:r>
        <w:rPr>
          <w:rFonts w:hint="eastAsia"/>
        </w:rPr>
        <w:t>[</w:t>
      </w:r>
      <w:r>
        <w:t>R8</w:t>
      </w:r>
      <w:r>
        <w:rPr>
          <w:rFonts w:hint="eastAsia"/>
        </w:rPr>
        <w:t xml:space="preserve">]    </w:t>
      </w:r>
      <w:r w:rsidRPr="00CF1494">
        <w:rPr>
          <w:rFonts w:hint="eastAsia"/>
        </w:rPr>
        <w:t>畴壁的移动</w:t>
      </w:r>
      <w:r>
        <w:rPr>
          <w:rFonts w:hint="eastAsia"/>
        </w:rPr>
        <w:t xml:space="preserve"> </w:t>
      </w:r>
      <w:r>
        <w:t>[R3]</w:t>
      </w:r>
    </w:p>
    <w:p w14:paraId="0FB2E6DA" w14:textId="77777777" w:rsidR="00CF1494" w:rsidRDefault="00CF1494" w:rsidP="00780E04">
      <w:pPr>
        <w:rPr>
          <w:color w:val="0000FF"/>
        </w:rPr>
      </w:pPr>
      <w:r>
        <w:t xml:space="preserve">domain wall velocity </w:t>
      </w:r>
      <w:r>
        <w:t>畴壁移动速度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  <w:r>
        <w:rPr>
          <w:rFonts w:hint="eastAsia"/>
        </w:rPr>
        <w:t xml:space="preserve">   </w:t>
      </w:r>
      <w:r>
        <w:t>磁畴壁移动速度</w:t>
      </w:r>
      <w:r w:rsidRPr="00AC2238">
        <w:rPr>
          <w:rFonts w:hint="eastAsia"/>
        </w:rPr>
        <w:t>[</w:t>
      </w:r>
      <w:r w:rsidRPr="00AC2238">
        <w:t>R1]</w:t>
      </w:r>
      <w:r w:rsidRPr="00CF1494">
        <w:rPr>
          <w:rFonts w:hint="eastAsia"/>
          <w:color w:val="0000FF"/>
        </w:rPr>
        <w:t xml:space="preserve"> </w:t>
      </w:r>
    </w:p>
    <w:p w14:paraId="0FB2E6DB" w14:textId="77777777" w:rsidR="00A6339A" w:rsidRDefault="00A6339A" w:rsidP="00780E04">
      <w:proofErr w:type="spellStart"/>
      <w:r w:rsidRPr="00A6339A">
        <w:t>Dzyaloshinskii</w:t>
      </w:r>
      <w:proofErr w:type="spellEnd"/>
      <w:r w:rsidRPr="00A6339A">
        <w:t>-Moriya interaction</w:t>
      </w:r>
      <w:r>
        <w:t xml:space="preserve">: </w:t>
      </w:r>
      <w:proofErr w:type="spellStart"/>
      <w:r w:rsidRPr="00A6339A">
        <w:rPr>
          <w:rFonts w:hint="eastAsia"/>
        </w:rPr>
        <w:t>Dzyaloshinskii</w:t>
      </w:r>
      <w:proofErr w:type="spellEnd"/>
      <w:r w:rsidRPr="00A6339A">
        <w:rPr>
          <w:rFonts w:hint="eastAsia"/>
        </w:rPr>
        <w:t>-Moriya</w:t>
      </w:r>
      <w:r w:rsidRPr="00A6339A">
        <w:rPr>
          <w:rFonts w:hint="eastAsia"/>
        </w:rPr>
        <w:t>相互作用</w:t>
      </w:r>
      <w:r w:rsidRPr="00AC2238">
        <w:rPr>
          <w:rFonts w:hint="eastAsia"/>
        </w:rPr>
        <w:t>[</w:t>
      </w:r>
      <w:r w:rsidRPr="00AC2238">
        <w:t>R1</w:t>
      </w:r>
      <w:r>
        <w:t>3</w:t>
      </w:r>
      <w:r w:rsidRPr="00AC2238">
        <w:t>]</w:t>
      </w:r>
      <w:r w:rsidRPr="00A6339A">
        <w:rPr>
          <w:rFonts w:hint="eastAsia"/>
          <w:color w:val="0000FF"/>
        </w:rPr>
        <w:t xml:space="preserve"> </w:t>
      </w:r>
      <w:r w:rsidR="00CE29BB" w:rsidRPr="00CE29BB">
        <w:rPr>
          <w:color w:val="000000" w:themeColor="text1"/>
        </w:rPr>
        <w:t>DM</w:t>
      </w:r>
      <w:r w:rsidR="00CE29BB" w:rsidRPr="00CE29BB">
        <w:rPr>
          <w:color w:val="000000" w:themeColor="text1"/>
        </w:rPr>
        <w:t>相互作用</w:t>
      </w:r>
      <w:r w:rsidR="00CE29BB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DC" w14:textId="77777777" w:rsidR="00CE29BB" w:rsidRDefault="00CE29BB" w:rsidP="00780E04">
      <w:proofErr w:type="spellStart"/>
      <w:r w:rsidRPr="00A6339A">
        <w:t>Dzyaloshinskii</w:t>
      </w:r>
      <w:proofErr w:type="spellEnd"/>
      <w:r w:rsidRPr="00A6339A">
        <w:t>-Moriya interaction</w:t>
      </w:r>
      <w:r>
        <w:t xml:space="preserve"> constant: analog to “</w:t>
      </w:r>
      <w:proofErr w:type="spellStart"/>
      <w:r w:rsidRPr="00A6339A">
        <w:t>Dzyaloshinskii</w:t>
      </w:r>
      <w:proofErr w:type="spellEnd"/>
      <w:r w:rsidRPr="00A6339A">
        <w:t>-Moriya interaction</w:t>
      </w:r>
      <w:r>
        <w:t>”, DM</w:t>
      </w:r>
      <w:r>
        <w:t>相互作用常数</w:t>
      </w:r>
    </w:p>
    <w:p w14:paraId="0FB2E6DD" w14:textId="77777777" w:rsidR="00970550" w:rsidRDefault="00970550" w:rsidP="00780E04">
      <w:r>
        <w:t xml:space="preserve">Exchange constant </w:t>
      </w:r>
      <w:r>
        <w:t>交换常数</w:t>
      </w:r>
      <w:r>
        <w:rPr>
          <w:rFonts w:hint="eastAsia"/>
        </w:rPr>
        <w:t xml:space="preserve"> </w:t>
      </w:r>
      <w:r>
        <w:t xml:space="preserve">p314 of </w:t>
      </w:r>
      <w:r>
        <w:rPr>
          <w:rFonts w:hint="eastAsia"/>
        </w:rPr>
        <w:t>[</w:t>
      </w:r>
      <w:r>
        <w:t>R16]</w:t>
      </w:r>
      <w:r w:rsidRPr="0082231D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DE" w14:textId="77777777" w:rsidR="009D6D85" w:rsidRDefault="009D6D85" w:rsidP="00780E04">
      <w:r>
        <w:t xml:space="preserve">Exchange energy </w:t>
      </w:r>
      <w:r>
        <w:t>交换能</w:t>
      </w:r>
      <w:r>
        <w:t xml:space="preserve">p319 of </w:t>
      </w:r>
      <w:r>
        <w:rPr>
          <w:rFonts w:hint="eastAsia"/>
        </w:rPr>
        <w:t>[</w:t>
      </w:r>
      <w:r>
        <w:t>R16]</w:t>
      </w:r>
      <w:r w:rsidRPr="0082231D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DF" w14:textId="77777777" w:rsidR="00CE29BB" w:rsidRDefault="00CE29BB" w:rsidP="00780E04">
      <w:r>
        <w:t xml:space="preserve">Exchange field </w:t>
      </w:r>
      <w:r>
        <w:t>交换场</w:t>
      </w:r>
      <w:r>
        <w:rPr>
          <w:rFonts w:hint="eastAsia"/>
        </w:rPr>
        <w:t xml:space="preserve"> </w:t>
      </w:r>
      <w:r>
        <w:t>analog</w:t>
      </w:r>
      <w:r>
        <w:rPr>
          <w:rFonts w:hint="eastAsia"/>
        </w:rPr>
        <w:t xml:space="preserve"> to </w:t>
      </w:r>
      <w:r>
        <w:t>“Exchange constant”</w:t>
      </w:r>
      <w:r w:rsidRPr="00CE29BB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E0" w14:textId="77C41C2E" w:rsidR="0021281D" w:rsidRPr="00AC2238" w:rsidRDefault="0021281D" w:rsidP="00780E04">
      <w:r w:rsidRPr="00AC2238">
        <w:t>ferromagnet</w:t>
      </w:r>
      <w:r>
        <w:t xml:space="preserve"> </w:t>
      </w:r>
      <w:r>
        <w:rPr>
          <w:rFonts w:hint="eastAsia"/>
        </w:rPr>
        <w:t>铁磁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  <w:r w:rsidRPr="0021281D">
        <w:t xml:space="preserve"> </w:t>
      </w:r>
      <w:r w:rsidRPr="00AC2238">
        <w:t xml:space="preserve">[R3]  </w:t>
      </w:r>
      <w:r w:rsidR="00F526F7">
        <w:t>p14 of [R31]</w:t>
      </w:r>
    </w:p>
    <w:p w14:paraId="0FB2E6E1" w14:textId="77777777" w:rsidR="00821DA5" w:rsidRPr="00AC2238" w:rsidRDefault="00821DA5" w:rsidP="00780E04">
      <w:r w:rsidRPr="00AC2238">
        <w:t>ferromagnet/heavy metal heterostructure</w:t>
      </w:r>
      <w:r w:rsidR="0021281D">
        <w:rPr>
          <w:rFonts w:hint="eastAsia"/>
        </w:rPr>
        <w:t>铁磁</w:t>
      </w:r>
      <w:r w:rsidR="0021281D" w:rsidRPr="00AC2238">
        <w:t>/</w:t>
      </w:r>
      <w:r w:rsidR="0021281D" w:rsidRPr="00AC2238">
        <w:rPr>
          <w:rFonts w:hint="eastAsia"/>
        </w:rPr>
        <w:t>重金属异质结构</w:t>
      </w:r>
      <w:r w:rsidR="0021281D" w:rsidRPr="00AC2238">
        <w:rPr>
          <w:rFonts w:hint="eastAsia"/>
          <w:color w:val="0000FF"/>
        </w:rPr>
        <w:t>(</w:t>
      </w:r>
      <w:r w:rsidR="0021281D" w:rsidRPr="00AC2238">
        <w:rPr>
          <w:color w:val="0000FF"/>
        </w:rPr>
        <w:t>use this</w:t>
      </w:r>
      <w:r w:rsidR="0021281D" w:rsidRPr="00AC2238">
        <w:rPr>
          <w:rFonts w:hint="eastAsia"/>
          <w:color w:val="0000FF"/>
        </w:rPr>
        <w:t>)</w:t>
      </w:r>
      <w:r w:rsidR="0021281D">
        <w:rPr>
          <w:rFonts w:hint="eastAsia"/>
        </w:rPr>
        <w:t xml:space="preserve"> </w:t>
      </w:r>
      <w:r w:rsidRPr="00AC2238">
        <w:rPr>
          <w:rFonts w:hint="eastAsia"/>
        </w:rPr>
        <w:t>铁磁金属</w:t>
      </w:r>
      <w:r w:rsidRPr="00AC2238">
        <w:t>/</w:t>
      </w:r>
      <w:r w:rsidRPr="00AC2238">
        <w:rPr>
          <w:rFonts w:hint="eastAsia"/>
        </w:rPr>
        <w:t>重金属异质结构</w:t>
      </w:r>
      <w:r w:rsidRPr="00AC2238">
        <w:t>[R3]</w:t>
      </w:r>
      <w:r w:rsidR="00666A03" w:rsidRPr="00AC2238">
        <w:t xml:space="preserve">  </w:t>
      </w:r>
      <w:r w:rsidR="00666A03" w:rsidRPr="00AC2238">
        <w:rPr>
          <w:rFonts w:hint="eastAsia"/>
        </w:rPr>
        <w:t>磁性金属</w:t>
      </w:r>
      <w:r w:rsidR="00666A03" w:rsidRPr="00AC2238">
        <w:t>/</w:t>
      </w:r>
      <w:r w:rsidR="00666A03" w:rsidRPr="00AC2238">
        <w:rPr>
          <w:rFonts w:hint="eastAsia"/>
        </w:rPr>
        <w:t>重金属异质薄膜</w:t>
      </w:r>
      <w:r w:rsidR="00666A03" w:rsidRPr="00AC2238">
        <w:rPr>
          <w:rFonts w:hint="eastAsia"/>
        </w:rPr>
        <w:t xml:space="preserve"> [</w:t>
      </w:r>
      <w:r w:rsidR="00666A03" w:rsidRPr="00AC2238">
        <w:t>R3</w:t>
      </w:r>
      <w:r w:rsidR="00666A03" w:rsidRPr="00AC2238">
        <w:rPr>
          <w:rFonts w:hint="eastAsia"/>
        </w:rPr>
        <w:t>]</w:t>
      </w:r>
    </w:p>
    <w:p w14:paraId="0FB2E6E2" w14:textId="77777777" w:rsidR="00F65547" w:rsidRDefault="00F65547" w:rsidP="00780E04">
      <w:r>
        <w:t xml:space="preserve">Field-like torque </w:t>
      </w:r>
      <w:r>
        <w:t>类场力矩</w:t>
      </w:r>
      <w:r>
        <w:rPr>
          <w:rFonts w:hint="eastAsia"/>
        </w:rPr>
        <w:t xml:space="preserve"> </w:t>
      </w:r>
      <w:r>
        <w:t>[R14]</w:t>
      </w:r>
    </w:p>
    <w:p w14:paraId="0FB2E6E3" w14:textId="77777777" w:rsidR="00666A03" w:rsidRPr="00AC2238" w:rsidRDefault="00666A03" w:rsidP="00780E04">
      <w:r w:rsidRPr="00AC2238">
        <w:t>FiM/HM similar with FM/HM, use</w:t>
      </w:r>
      <w:r w:rsidRPr="00AC2238">
        <w:t>亚</w:t>
      </w:r>
      <w:r w:rsidR="000A2D7A">
        <w:rPr>
          <w:rFonts w:hint="eastAsia"/>
        </w:rPr>
        <w:t>铁磁</w:t>
      </w:r>
      <w:r w:rsidRPr="00AC2238">
        <w:t>/</w:t>
      </w:r>
      <w:r w:rsidRPr="00AC2238">
        <w:rPr>
          <w:rFonts w:hint="eastAsia"/>
        </w:rPr>
        <w:t>重金属异质结构</w:t>
      </w:r>
      <w:r w:rsidR="000A2D7A" w:rsidRPr="00AC2238">
        <w:rPr>
          <w:rFonts w:hint="eastAsia"/>
          <w:color w:val="0000FF"/>
        </w:rPr>
        <w:t>(</w:t>
      </w:r>
      <w:r w:rsidR="000A2D7A" w:rsidRPr="00AC2238">
        <w:rPr>
          <w:color w:val="0000FF"/>
        </w:rPr>
        <w:t>use this</w:t>
      </w:r>
      <w:r w:rsidR="000A2D7A" w:rsidRPr="00AC2238">
        <w:rPr>
          <w:rFonts w:hint="eastAsia"/>
          <w:color w:val="0000FF"/>
        </w:rPr>
        <w:t>)</w:t>
      </w:r>
    </w:p>
    <w:p w14:paraId="0FB2E6E4" w14:textId="77777777" w:rsidR="000A2D7A" w:rsidRDefault="000A2D7A" w:rsidP="00780E04">
      <w:r w:rsidRPr="000A2D7A">
        <w:t>first-principles calculations</w:t>
      </w:r>
      <w:r>
        <w:t xml:space="preserve"> </w:t>
      </w:r>
      <w:r>
        <w:t>第一性原理计算</w:t>
      </w:r>
      <w:r>
        <w:rPr>
          <w:rFonts w:hint="eastAsia"/>
        </w:rPr>
        <w:t>[</w:t>
      </w:r>
      <w:r>
        <w:t>R12</w:t>
      </w:r>
      <w:r>
        <w:rPr>
          <w:rFonts w:hint="eastAsia"/>
        </w:rPr>
        <w:t>]</w:t>
      </w:r>
      <w:r w:rsidRPr="000A2D7A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E5" w14:textId="77777777" w:rsidR="00BA6908" w:rsidRDefault="00BA6908" w:rsidP="00780E04">
      <w:r>
        <w:t xml:space="preserve">giant magnetoresistance: </w:t>
      </w:r>
      <w:r>
        <w:t>巨磁电阻</w:t>
      </w:r>
      <w:r>
        <w:rPr>
          <w:rFonts w:hint="eastAsia"/>
        </w:rPr>
        <w:t>（</w:t>
      </w:r>
      <w:r>
        <w:rPr>
          <w:rFonts w:hint="eastAsia"/>
        </w:rPr>
        <w:t>g</w:t>
      </w:r>
      <w:r>
        <w:t>iant magnetoresistance, GMR</w:t>
      </w:r>
      <w:r>
        <w:rPr>
          <w:rFonts w:hint="eastAsia"/>
        </w:rPr>
        <w:t>）</w:t>
      </w:r>
      <w:r>
        <w:rPr>
          <w:rFonts w:hint="eastAsia"/>
        </w:rPr>
        <w:t>,</w:t>
      </w:r>
      <w:r>
        <w:rPr>
          <w:rFonts w:hint="eastAsia"/>
        </w:rPr>
        <w:t>定义之后只用“</w:t>
      </w:r>
      <w:r>
        <w:rPr>
          <w:rFonts w:hint="eastAsia"/>
        </w:rPr>
        <w:t xml:space="preserve">GMR </w:t>
      </w:r>
      <w:r>
        <w:rPr>
          <w:rFonts w:hint="eastAsia"/>
        </w:rPr>
        <w:t>效应”</w:t>
      </w:r>
      <w:r>
        <w:t>p1 of [R16]</w:t>
      </w:r>
    </w:p>
    <w:p w14:paraId="0FB2E6E6" w14:textId="77777777" w:rsidR="00537F09" w:rsidRDefault="00537F09" w:rsidP="00780E04">
      <w:r>
        <w:t xml:space="preserve">gyromagnetic ratio </w:t>
      </w:r>
      <w:r>
        <w:t>旋磁比</w:t>
      </w:r>
      <w:r>
        <w:t xml:space="preserve">p316 of </w:t>
      </w:r>
      <w:r>
        <w:rPr>
          <w:rFonts w:hint="eastAsia"/>
        </w:rPr>
        <w:t>[</w:t>
      </w:r>
      <w:r>
        <w:t>R16]</w:t>
      </w:r>
      <w:r w:rsidRPr="00AC2238">
        <w:rPr>
          <w:rFonts w:hint="eastAsia"/>
          <w:color w:val="0000FF"/>
        </w:rPr>
        <w:t xml:space="preserve"> 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C8F1132" w14:textId="0406105B" w:rsidR="00B10211" w:rsidRDefault="00B10211" w:rsidP="00780E04">
      <w:r>
        <w:rPr>
          <w:rFonts w:hint="eastAsia"/>
        </w:rPr>
        <w:t xml:space="preserve">Hamiltonian: </w:t>
      </w:r>
      <w:r>
        <w:rPr>
          <w:rFonts w:hint="eastAsia"/>
        </w:rPr>
        <w:t>哈密顿量</w:t>
      </w:r>
    </w:p>
    <w:p w14:paraId="0FB2E6E7" w14:textId="18FF132B" w:rsidR="00CF3379" w:rsidRDefault="00CF3379" w:rsidP="00780E04">
      <w:r>
        <w:t xml:space="preserve">heat assisted magnetic recording </w:t>
      </w:r>
      <w:r>
        <w:t>热辅助磁记录</w:t>
      </w:r>
      <w:r>
        <w:t xml:space="preserve">p331 of </w:t>
      </w:r>
      <w:r>
        <w:rPr>
          <w:rFonts w:hint="eastAsia"/>
        </w:rPr>
        <w:t>[</w:t>
      </w:r>
      <w:r>
        <w:t xml:space="preserve">R16]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E8" w14:textId="77777777" w:rsidR="00821DA5" w:rsidRDefault="00821DA5" w:rsidP="00780E04">
      <w:r w:rsidRPr="00AC2238">
        <w:t xml:space="preserve">Joule heating </w:t>
      </w:r>
      <w:r w:rsidRPr="00AC2238">
        <w:t>焦耳热</w:t>
      </w:r>
      <w:r w:rsidRPr="00AC2238">
        <w:rPr>
          <w:rFonts w:hint="eastAsia"/>
        </w:rPr>
        <w:t xml:space="preserve"> [</w:t>
      </w:r>
      <w:r w:rsidRPr="00AC2238">
        <w:t>R2]</w:t>
      </w:r>
      <w:r w:rsidR="00CA4DA9" w:rsidRPr="00CA4DA9">
        <w:rPr>
          <w:rFonts w:hint="eastAsia"/>
          <w:color w:val="0000FF"/>
        </w:rPr>
        <w:t xml:space="preserve"> </w:t>
      </w:r>
      <w:r w:rsidR="00CA4DA9" w:rsidRPr="00AC2238">
        <w:rPr>
          <w:rFonts w:hint="eastAsia"/>
          <w:color w:val="0000FF"/>
        </w:rPr>
        <w:t>(</w:t>
      </w:r>
      <w:r w:rsidR="00CA4DA9" w:rsidRPr="00AC2238">
        <w:rPr>
          <w:color w:val="0000FF"/>
        </w:rPr>
        <w:t>use this</w:t>
      </w:r>
      <w:r w:rsidR="00CA4DA9" w:rsidRPr="00AC2238">
        <w:rPr>
          <w:rFonts w:hint="eastAsia"/>
          <w:color w:val="0000FF"/>
        </w:rPr>
        <w:t>)</w:t>
      </w:r>
    </w:p>
    <w:p w14:paraId="2066E3E0" w14:textId="42B4A517" w:rsidR="00ED5C94" w:rsidRDefault="00ED5C94" w:rsidP="00780E04">
      <w:r>
        <w:rPr>
          <w:rFonts w:hint="eastAsia"/>
        </w:rPr>
        <w:t xml:space="preserve">Kagome: </w:t>
      </w:r>
      <w:r>
        <w:rPr>
          <w:rFonts w:hint="eastAsia"/>
        </w:rPr>
        <w:t>笼目</w:t>
      </w:r>
    </w:p>
    <w:p w14:paraId="0FB2E6E9" w14:textId="7268252B" w:rsidR="002B048D" w:rsidRDefault="002B048D" w:rsidP="00780E04">
      <w:r w:rsidRPr="000A2D7A">
        <w:t>Kubo linear response theory</w:t>
      </w:r>
      <w:r>
        <w:t xml:space="preserve">: </w:t>
      </w:r>
      <w:r w:rsidRPr="000A2D7A">
        <w:rPr>
          <w:rFonts w:hint="eastAsia"/>
        </w:rPr>
        <w:t>Kubo</w:t>
      </w:r>
      <w:r w:rsidRPr="000A2D7A">
        <w:rPr>
          <w:rFonts w:hint="eastAsia"/>
        </w:rPr>
        <w:t>线性响应理论</w:t>
      </w:r>
      <w:r>
        <w:rPr>
          <w:rFonts w:hint="eastAsia"/>
        </w:rPr>
        <w:t xml:space="preserve"> [</w:t>
      </w:r>
      <w:r>
        <w:t>R12</w:t>
      </w:r>
      <w:r>
        <w:rPr>
          <w:rFonts w:hint="eastAsia"/>
        </w:rPr>
        <w:t>]</w:t>
      </w:r>
      <w:r w:rsidRPr="000A2D7A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EA" w14:textId="77777777" w:rsidR="001E1EFA" w:rsidRDefault="001E1EFA" w:rsidP="00780E04">
      <w:r w:rsidRPr="001E1EFA">
        <w:t>leaky-integrate-fir</w:t>
      </w:r>
      <w:r>
        <w:t>e</w:t>
      </w:r>
      <w:r w:rsidRPr="001E1EFA">
        <w:t>, LIF</w:t>
      </w:r>
      <w:r>
        <w:t xml:space="preserve"> </w:t>
      </w:r>
      <w:bookmarkStart w:id="0" w:name="_Hlk59027705"/>
      <w:r w:rsidRPr="001E1EFA">
        <w:rPr>
          <w:rFonts w:hint="eastAsia"/>
        </w:rPr>
        <w:t>漏</w:t>
      </w:r>
      <w:r>
        <w:rPr>
          <w:rFonts w:hint="eastAsia"/>
        </w:rPr>
        <w:t>-</w:t>
      </w:r>
      <w:r w:rsidRPr="001E1EFA">
        <w:rPr>
          <w:rFonts w:hint="eastAsia"/>
        </w:rPr>
        <w:t>收集</w:t>
      </w:r>
      <w:r>
        <w:rPr>
          <w:rFonts w:hint="eastAsia"/>
        </w:rPr>
        <w:t>-</w:t>
      </w:r>
      <w:r w:rsidRPr="001E1EFA">
        <w:rPr>
          <w:rFonts w:hint="eastAsia"/>
        </w:rPr>
        <w:t>激发</w:t>
      </w:r>
      <w:bookmarkEnd w:id="0"/>
      <w:r>
        <w:t>section 6.3 of [R21]</w:t>
      </w:r>
      <w:r w:rsidRPr="001869AD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EB" w14:textId="77777777" w:rsidR="00A6339A" w:rsidRDefault="00A6339A" w:rsidP="00780E04">
      <w:r>
        <w:t xml:space="preserve">Logic device </w:t>
      </w:r>
      <w:r>
        <w:t>逻辑器件</w:t>
      </w:r>
      <w:r>
        <w:rPr>
          <w:rFonts w:hint="eastAsia"/>
        </w:rPr>
        <w:t xml:space="preserve"> [</w:t>
      </w:r>
      <w:r>
        <w:t>R13]</w:t>
      </w:r>
    </w:p>
    <w:p w14:paraId="0FB2E6EC" w14:textId="77777777" w:rsidR="00B65A63" w:rsidRDefault="00B65A63" w:rsidP="00780E04">
      <w:r>
        <w:t xml:space="preserve">Long-term depression (LTD) </w:t>
      </w:r>
      <w:r>
        <w:t>长期抑制</w:t>
      </w:r>
      <w:r>
        <w:rPr>
          <w:rFonts w:hint="eastAsia"/>
        </w:rPr>
        <w:t xml:space="preserve"> </w:t>
      </w:r>
      <w:r>
        <w:rPr>
          <w:rFonts w:hint="eastAsia"/>
        </w:rPr>
        <w:t>摘要</w:t>
      </w:r>
      <w:r>
        <w:rPr>
          <w:rFonts w:hint="eastAsia"/>
        </w:rPr>
        <w:t>of [</w:t>
      </w:r>
      <w:r>
        <w:t>R20</w:t>
      </w:r>
      <w:r>
        <w:rPr>
          <w:rFonts w:hint="eastAsia"/>
        </w:rPr>
        <w:t>]</w:t>
      </w:r>
      <w:r w:rsidR="001869AD">
        <w:t xml:space="preserve">  </w:t>
      </w:r>
      <w:r w:rsidR="001869AD">
        <w:t>长时程抑制</w:t>
      </w:r>
      <w:r w:rsidR="001869AD">
        <w:t>section 6.3 of [R21]</w:t>
      </w:r>
      <w:r w:rsidR="001869AD" w:rsidRPr="001869AD">
        <w:rPr>
          <w:rFonts w:hint="eastAsia"/>
          <w:color w:val="0000FF"/>
        </w:rPr>
        <w:t xml:space="preserve"> </w:t>
      </w:r>
      <w:r w:rsidR="001869AD" w:rsidRPr="00AC2238">
        <w:rPr>
          <w:rFonts w:hint="eastAsia"/>
          <w:color w:val="0000FF"/>
        </w:rPr>
        <w:t>(</w:t>
      </w:r>
      <w:r w:rsidR="001869AD" w:rsidRPr="00AC2238">
        <w:rPr>
          <w:color w:val="0000FF"/>
        </w:rPr>
        <w:t>use this</w:t>
      </w:r>
      <w:r w:rsidR="001869AD" w:rsidRPr="00AC2238">
        <w:rPr>
          <w:rFonts w:hint="eastAsia"/>
          <w:color w:val="0000FF"/>
        </w:rPr>
        <w:t>)</w:t>
      </w:r>
    </w:p>
    <w:p w14:paraId="0FB2E6ED" w14:textId="77777777" w:rsidR="00B65A63" w:rsidRDefault="00B65A63" w:rsidP="00B65A63">
      <w:r>
        <w:t xml:space="preserve">Long-term potential (LTP) </w:t>
      </w:r>
      <w:r>
        <w:t>长期增强</w:t>
      </w:r>
      <w:r>
        <w:rPr>
          <w:rFonts w:hint="eastAsia"/>
        </w:rPr>
        <w:t xml:space="preserve"> </w:t>
      </w:r>
      <w:r>
        <w:rPr>
          <w:rFonts w:hint="eastAsia"/>
        </w:rPr>
        <w:t>摘要</w:t>
      </w:r>
      <w:r>
        <w:rPr>
          <w:rFonts w:hint="eastAsia"/>
        </w:rPr>
        <w:t>of [</w:t>
      </w:r>
      <w:r>
        <w:t>R20</w:t>
      </w:r>
      <w:r>
        <w:rPr>
          <w:rFonts w:hint="eastAsia"/>
        </w:rPr>
        <w:t>]</w:t>
      </w:r>
      <w:r w:rsidR="001869AD">
        <w:tab/>
      </w:r>
      <w:r w:rsidR="001869AD">
        <w:t>长时程增强</w:t>
      </w:r>
      <w:r w:rsidR="001869AD">
        <w:t>section 6.3 of [R21]</w:t>
      </w:r>
      <w:r w:rsidR="001869AD" w:rsidRPr="001869AD">
        <w:rPr>
          <w:rFonts w:hint="eastAsia"/>
          <w:color w:val="0000FF"/>
        </w:rPr>
        <w:t xml:space="preserve"> </w:t>
      </w:r>
      <w:r w:rsidR="001869AD" w:rsidRPr="00AC2238">
        <w:rPr>
          <w:rFonts w:hint="eastAsia"/>
          <w:color w:val="0000FF"/>
        </w:rPr>
        <w:t>(</w:t>
      </w:r>
      <w:r w:rsidR="001869AD" w:rsidRPr="00AC2238">
        <w:rPr>
          <w:color w:val="0000FF"/>
        </w:rPr>
        <w:t>use this</w:t>
      </w:r>
      <w:r w:rsidR="001869AD" w:rsidRPr="00AC2238">
        <w:rPr>
          <w:rFonts w:hint="eastAsia"/>
          <w:color w:val="0000FF"/>
        </w:rPr>
        <w:t>)</w:t>
      </w:r>
    </w:p>
    <w:p w14:paraId="0FB2E6EE" w14:textId="77777777" w:rsidR="00B65A63" w:rsidRDefault="005E386C" w:rsidP="00780E04">
      <w:proofErr w:type="spellStart"/>
      <w:r>
        <w:t>Macrospin</w:t>
      </w:r>
      <w:proofErr w:type="spellEnd"/>
      <w:r>
        <w:t>宏观自旋</w:t>
      </w:r>
      <w:r>
        <w:rPr>
          <w:rFonts w:hint="eastAsia"/>
        </w:rPr>
        <w:t xml:space="preserve"> </w:t>
      </w:r>
      <w:r>
        <w:t xml:space="preserve">p32 of </w:t>
      </w:r>
      <w:r>
        <w:rPr>
          <w:rFonts w:hint="eastAsia"/>
        </w:rPr>
        <w:t>[</w:t>
      </w:r>
      <w:r>
        <w:t>R23</w:t>
      </w:r>
      <w:r>
        <w:rPr>
          <w:rFonts w:hint="eastAsia"/>
        </w:rPr>
        <w:t>]</w:t>
      </w:r>
      <w:r w:rsidR="00B34831">
        <w:t xml:space="preserve">  </w:t>
      </w:r>
      <w:r w:rsidR="00B34831">
        <w:t>宏自旋</w:t>
      </w:r>
      <w:r w:rsidR="00B34831">
        <w:t>[R26]</w:t>
      </w:r>
      <w:r w:rsidR="00B34831" w:rsidRPr="00B34831">
        <w:rPr>
          <w:rFonts w:hint="eastAsia"/>
          <w:color w:val="0000FF"/>
        </w:rPr>
        <w:t xml:space="preserve"> </w:t>
      </w:r>
      <w:r w:rsidR="00A20ADD">
        <w:rPr>
          <w:color w:val="0000FF"/>
        </w:rPr>
        <w:t xml:space="preserve">  </w:t>
      </w:r>
      <w:r w:rsidR="00A20ADD" w:rsidRPr="00A20ADD">
        <w:rPr>
          <w:color w:val="000000" w:themeColor="text1"/>
        </w:rPr>
        <w:t>宏自旋模型</w:t>
      </w:r>
      <w:r w:rsidR="00B34831" w:rsidRPr="00AC2238">
        <w:rPr>
          <w:rFonts w:hint="eastAsia"/>
          <w:color w:val="0000FF"/>
        </w:rPr>
        <w:t>(</w:t>
      </w:r>
      <w:r w:rsidR="00B34831" w:rsidRPr="00AC2238">
        <w:rPr>
          <w:color w:val="0000FF"/>
        </w:rPr>
        <w:t>use this</w:t>
      </w:r>
      <w:r w:rsidR="00B34831" w:rsidRPr="00AC2238">
        <w:rPr>
          <w:rFonts w:hint="eastAsia"/>
          <w:color w:val="0000FF"/>
        </w:rPr>
        <w:t>)</w:t>
      </w:r>
    </w:p>
    <w:p w14:paraId="0FB2E6EF" w14:textId="77777777" w:rsidR="00CF3379" w:rsidRDefault="00CF3379" w:rsidP="00780E04">
      <w:r>
        <w:t xml:space="preserve">Magnetic tunnel junction </w:t>
      </w:r>
      <w:r>
        <w:t>磁性隧道结</w:t>
      </w:r>
      <w:r>
        <w:t xml:space="preserve">p65 of </w:t>
      </w:r>
      <w:r>
        <w:rPr>
          <w:rFonts w:hint="eastAsia"/>
        </w:rPr>
        <w:t>[</w:t>
      </w:r>
      <w:r>
        <w:t>R16]</w:t>
      </w:r>
      <w:r w:rsidR="00A27A21">
        <w:t xml:space="preserve">  </w:t>
      </w:r>
      <w:r>
        <w:t>磁隧道结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F0" w14:textId="77777777" w:rsidR="00A06A37" w:rsidRDefault="00A06A37" w:rsidP="00780E04">
      <w:r>
        <w:t>Magnetization</w:t>
      </w:r>
      <w:r w:rsidR="00E45AB3">
        <w:t>磁矩</w:t>
      </w:r>
      <w:r w:rsidR="00E45AB3">
        <w:rPr>
          <w:rFonts w:hint="eastAsia"/>
        </w:rPr>
        <w:t>p</w:t>
      </w:r>
      <w:r w:rsidR="00E45AB3">
        <w:t xml:space="preserve">2 of </w:t>
      </w:r>
      <w:r w:rsidR="00E45AB3">
        <w:rPr>
          <w:rFonts w:hint="eastAsia"/>
        </w:rPr>
        <w:t>[</w:t>
      </w:r>
      <w:r w:rsidR="00E45AB3">
        <w:t>R27]</w:t>
      </w:r>
      <w:r w:rsidR="00E45AB3" w:rsidRPr="00537F09">
        <w:rPr>
          <w:rFonts w:hint="eastAsia"/>
          <w:color w:val="0000FF"/>
        </w:rPr>
        <w:t xml:space="preserve"> </w:t>
      </w:r>
      <w:r w:rsidR="00E45AB3" w:rsidRPr="00AC2238">
        <w:rPr>
          <w:rFonts w:hint="eastAsia"/>
          <w:color w:val="0000FF"/>
        </w:rPr>
        <w:t>(</w:t>
      </w:r>
      <w:r w:rsidR="00E45AB3" w:rsidRPr="00AC2238">
        <w:rPr>
          <w:color w:val="0000FF"/>
        </w:rPr>
        <w:t>use this</w:t>
      </w:r>
      <w:r w:rsidR="00E45AB3" w:rsidRPr="00AC2238">
        <w:rPr>
          <w:rFonts w:hint="eastAsia"/>
          <w:color w:val="0000FF"/>
        </w:rPr>
        <w:t>)</w:t>
      </w:r>
      <w:r w:rsidR="00E45AB3">
        <w:rPr>
          <w:color w:val="0000FF"/>
        </w:rPr>
        <w:t xml:space="preserve"> </w:t>
      </w:r>
      <w:r>
        <w:t>磁化矢量</w:t>
      </w:r>
      <w:r>
        <w:t xml:space="preserve">p323 of </w:t>
      </w:r>
      <w:r>
        <w:rPr>
          <w:rFonts w:hint="eastAsia"/>
        </w:rPr>
        <w:t>[</w:t>
      </w:r>
      <w:r>
        <w:t>R16]</w:t>
      </w:r>
      <w:r w:rsidR="0055605C">
        <w:t xml:space="preserve"> </w:t>
      </w:r>
      <w:r w:rsidR="0055605C">
        <w:t>磁化取向、磁化强度</w:t>
      </w:r>
      <w:r w:rsidR="0055605C">
        <w:rPr>
          <w:rFonts w:hint="eastAsia"/>
        </w:rPr>
        <w:t>p</w:t>
      </w:r>
      <w:r w:rsidR="0055605C">
        <w:t xml:space="preserve">5 of </w:t>
      </w:r>
      <w:r w:rsidR="0055605C">
        <w:rPr>
          <w:rFonts w:hint="eastAsia"/>
        </w:rPr>
        <w:t>[</w:t>
      </w:r>
      <w:r w:rsidR="0055605C">
        <w:t>R27]</w:t>
      </w:r>
    </w:p>
    <w:p w14:paraId="0FB2E6F1" w14:textId="77777777" w:rsidR="00716A01" w:rsidRDefault="00716A01" w:rsidP="00780E04">
      <w:r>
        <w:t xml:space="preserve">Magnetization state </w:t>
      </w:r>
      <w:r>
        <w:t>磁化状态？</w:t>
      </w:r>
    </w:p>
    <w:p w14:paraId="0FB2E6F2" w14:textId="77777777" w:rsidR="0055605C" w:rsidRDefault="0055605C" w:rsidP="00780E04">
      <w:r>
        <w:t xml:space="preserve">Magnetization switching </w:t>
      </w:r>
      <w:r>
        <w:t>磁矩翻转</w:t>
      </w:r>
      <w:r w:rsidR="00537F09">
        <w:t xml:space="preserve">p325 of </w:t>
      </w:r>
      <w:r w:rsidR="00537F09">
        <w:rPr>
          <w:rFonts w:hint="eastAsia"/>
        </w:rPr>
        <w:t>[</w:t>
      </w:r>
      <w:r w:rsidR="00537F09">
        <w:t>R16]</w:t>
      </w:r>
      <w:r w:rsidR="00537F09" w:rsidRPr="00AC2238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  <w:r w:rsidR="002653CB">
        <w:rPr>
          <w:color w:val="0000FF"/>
        </w:rPr>
        <w:t xml:space="preserve"> </w:t>
      </w:r>
      <w:r w:rsidR="002653CB" w:rsidRPr="002653CB">
        <w:rPr>
          <w:color w:val="000000" w:themeColor="text1"/>
        </w:rPr>
        <w:t>磁化翻转</w:t>
      </w:r>
      <w:r w:rsidR="002653CB">
        <w:t xml:space="preserve">p313 of </w:t>
      </w:r>
      <w:r w:rsidR="002653CB">
        <w:rPr>
          <w:rFonts w:hint="eastAsia"/>
        </w:rPr>
        <w:t>[</w:t>
      </w:r>
      <w:r w:rsidR="002653CB">
        <w:t>R16]</w:t>
      </w:r>
    </w:p>
    <w:p w14:paraId="0FB2E6F3" w14:textId="77777777" w:rsidR="0055605C" w:rsidRDefault="0055605C" w:rsidP="00780E04">
      <w:r>
        <w:t xml:space="preserve">Magnetization direction </w:t>
      </w:r>
      <w:r>
        <w:t>磁化方向</w:t>
      </w:r>
      <w:r w:rsidR="002653CB">
        <w:t xml:space="preserve">p67 of </w:t>
      </w:r>
      <w:r w:rsidR="002653CB">
        <w:rPr>
          <w:rFonts w:hint="eastAsia"/>
        </w:rPr>
        <w:t>[</w:t>
      </w:r>
      <w:r w:rsidR="002653CB">
        <w:t>R16]</w:t>
      </w:r>
      <w:r w:rsidR="002653CB" w:rsidRPr="00AC2238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F4" w14:textId="77777777" w:rsidR="002653CB" w:rsidRDefault="002653CB" w:rsidP="00780E04">
      <w:r>
        <w:t xml:space="preserve">Magnetization dynamics </w:t>
      </w:r>
      <w:r>
        <w:t>磁动力学</w:t>
      </w:r>
      <w:r>
        <w:t xml:space="preserve">p313 of </w:t>
      </w:r>
      <w:r>
        <w:rPr>
          <w:rFonts w:hint="eastAsia"/>
        </w:rPr>
        <w:t>[</w:t>
      </w:r>
      <w:r>
        <w:t>R16]</w:t>
      </w:r>
      <w:r w:rsidRPr="00AC2238">
        <w:rPr>
          <w:rFonts w:hint="eastAsia"/>
          <w:color w:val="0000FF"/>
        </w:rPr>
        <w:t xml:space="preserve"> 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F5" w14:textId="77777777" w:rsidR="005E4D38" w:rsidRDefault="005E4D38" w:rsidP="00780E04">
      <w:r>
        <w:t>Magnetization oscillation</w:t>
      </w:r>
      <w:r>
        <w:t>磁矩振荡</w:t>
      </w:r>
      <w:r>
        <w:rPr>
          <w:rFonts w:hint="eastAsia"/>
        </w:rPr>
        <w:t>?</w:t>
      </w:r>
      <w:r>
        <w:t xml:space="preserve"> (refer to spin torque nano-oscillator)</w:t>
      </w:r>
    </w:p>
    <w:p w14:paraId="0FB2E6F6" w14:textId="77777777" w:rsidR="0055605C" w:rsidRDefault="0055605C" w:rsidP="00780E04">
      <w:r>
        <w:t xml:space="preserve">Magnetized heterostructure </w:t>
      </w:r>
      <w:r>
        <w:t>磁化异质结</w:t>
      </w:r>
      <w:r>
        <w:rPr>
          <w:rFonts w:hint="eastAsia"/>
        </w:rPr>
        <w:t xml:space="preserve"> title</w:t>
      </w:r>
      <w:r>
        <w:t xml:space="preserve"> of </w:t>
      </w:r>
      <w:r>
        <w:rPr>
          <w:rFonts w:hint="eastAsia"/>
        </w:rPr>
        <w:t>[</w:t>
      </w:r>
      <w:r>
        <w:t>R28]</w:t>
      </w:r>
      <w:r w:rsidR="00537F09" w:rsidRPr="00537F09">
        <w:rPr>
          <w:rFonts w:hint="eastAsia"/>
          <w:color w:val="0000FF"/>
        </w:rPr>
        <w:t xml:space="preserve"> </w:t>
      </w:r>
      <w:r w:rsidR="00537F09" w:rsidRPr="00AC2238">
        <w:rPr>
          <w:rFonts w:hint="eastAsia"/>
          <w:color w:val="0000FF"/>
        </w:rPr>
        <w:t>(</w:t>
      </w:r>
      <w:r w:rsidR="00537F09" w:rsidRPr="00AC2238">
        <w:rPr>
          <w:color w:val="0000FF"/>
        </w:rPr>
        <w:t>use this</w:t>
      </w:r>
      <w:r w:rsidR="00537F09" w:rsidRPr="00AC2238">
        <w:rPr>
          <w:rFonts w:hint="eastAsia"/>
          <w:color w:val="0000FF"/>
        </w:rPr>
        <w:t>)</w:t>
      </w:r>
    </w:p>
    <w:p w14:paraId="0FB2E6F7" w14:textId="77777777" w:rsidR="00B34831" w:rsidRDefault="00B34831" w:rsidP="00780E04">
      <w:proofErr w:type="spellStart"/>
      <w:r>
        <w:t>Micromagnetics</w:t>
      </w:r>
      <w:proofErr w:type="spellEnd"/>
      <w:r>
        <w:t xml:space="preserve"> </w:t>
      </w:r>
      <w:r>
        <w:t>微磁学</w:t>
      </w:r>
      <w:r>
        <w:rPr>
          <w:rFonts w:hint="eastAsia"/>
        </w:rPr>
        <w:t xml:space="preserve"> </w:t>
      </w:r>
      <w:r>
        <w:t xml:space="preserve">p313 of </w:t>
      </w:r>
      <w:r>
        <w:rPr>
          <w:rFonts w:hint="eastAsia"/>
        </w:rPr>
        <w:t>[</w:t>
      </w:r>
      <w:r>
        <w:t xml:space="preserve">R16] </w:t>
      </w:r>
      <w:r>
        <w:t>微磁模型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F8" w14:textId="77777777" w:rsidR="00680DDA" w:rsidRDefault="00680DDA" w:rsidP="00780E04">
      <w:r>
        <w:t xml:space="preserve">Microscopic origin </w:t>
      </w:r>
      <w:r>
        <w:t>微观起源</w:t>
      </w:r>
      <w:r>
        <w:rPr>
          <w:rFonts w:hint="eastAsia"/>
        </w:rPr>
        <w:t xml:space="preserve"> [</w:t>
      </w:r>
      <w:r>
        <w:t>R29</w:t>
      </w:r>
      <w:r>
        <w:rPr>
          <w:rFonts w:hint="eastAsia"/>
        </w:rPr>
        <w:t>]</w:t>
      </w:r>
    </w:p>
    <w:p w14:paraId="0FB2E6F9" w14:textId="77777777" w:rsidR="005E5A07" w:rsidRDefault="005E5A07" w:rsidP="00780E04">
      <w:r w:rsidRPr="005E5A07">
        <w:rPr>
          <w:rFonts w:hint="eastAsia"/>
        </w:rPr>
        <w:t>MRAM</w:t>
      </w:r>
      <w:r>
        <w:t xml:space="preserve"> </w:t>
      </w:r>
      <w:r w:rsidR="00BA6908">
        <w:t>磁性随机存取存储器</w:t>
      </w:r>
      <w:r w:rsidR="00BA6908">
        <w:t>p129 of [R16]</w:t>
      </w:r>
      <w:r w:rsidR="00BA6908" w:rsidRPr="00BA6908">
        <w:rPr>
          <w:rFonts w:hint="eastAsia"/>
          <w:color w:val="0000FF"/>
        </w:rPr>
        <w:t xml:space="preserve"> </w:t>
      </w:r>
      <w:r w:rsidRPr="005E5A07">
        <w:rPr>
          <w:rFonts w:hint="eastAsia"/>
        </w:rPr>
        <w:t>磁随机存储器</w:t>
      </w:r>
      <w:r>
        <w:rPr>
          <w:rFonts w:hint="eastAsia"/>
        </w:rPr>
        <w:t xml:space="preserve"> [</w:t>
      </w:r>
      <w:r>
        <w:t>R15</w:t>
      </w:r>
      <w:r>
        <w:rPr>
          <w:rFonts w:hint="eastAsia"/>
        </w:rPr>
        <w:t>]</w:t>
      </w:r>
      <w:r w:rsidR="00B34831" w:rsidRPr="00B34831">
        <w:rPr>
          <w:rFonts w:hint="eastAsia"/>
          <w:color w:val="0000FF"/>
        </w:rPr>
        <w:t xml:space="preserve"> </w:t>
      </w:r>
      <w:r w:rsidR="00B34831" w:rsidRPr="00AC2238">
        <w:rPr>
          <w:rFonts w:hint="eastAsia"/>
          <w:color w:val="0000FF"/>
        </w:rPr>
        <w:t>(</w:t>
      </w:r>
      <w:r w:rsidR="00B34831" w:rsidRPr="00AC2238">
        <w:rPr>
          <w:color w:val="0000FF"/>
        </w:rPr>
        <w:t>use this</w:t>
      </w:r>
      <w:r w:rsidR="00B34831" w:rsidRPr="00AC2238">
        <w:rPr>
          <w:rFonts w:hint="eastAsia"/>
          <w:color w:val="0000FF"/>
        </w:rPr>
        <w:t>)</w:t>
      </w:r>
    </w:p>
    <w:p w14:paraId="0FB2E6FA" w14:textId="77777777" w:rsidR="001D39BA" w:rsidRDefault="00AC2238" w:rsidP="00780E04">
      <w:r>
        <w:t xml:space="preserve">Magnetization dynamics </w:t>
      </w:r>
      <w:r>
        <w:t>磁动力学</w:t>
      </w:r>
      <w:r>
        <w:t>[R7]</w:t>
      </w:r>
      <w:r w:rsidRPr="00AC2238">
        <w:rPr>
          <w:rFonts w:hint="eastAsia"/>
          <w:color w:val="0000FF"/>
        </w:rPr>
        <w:t xml:space="preserve"> 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FB" w14:textId="77777777" w:rsidR="00821DA5" w:rsidRPr="00AC2238" w:rsidRDefault="00821DA5" w:rsidP="00780E04">
      <w:r w:rsidRPr="00AC2238">
        <w:t>Neel Wall</w:t>
      </w:r>
      <w:r w:rsidR="006F2862" w:rsidRPr="00AC2238">
        <w:t>:</w:t>
      </w:r>
      <w:r w:rsidRPr="00AC2238">
        <w:t xml:space="preserve"> Neel</w:t>
      </w:r>
      <w:r w:rsidRPr="00AC2238">
        <w:t>壁</w:t>
      </w:r>
      <w:r w:rsidRPr="00AC2238">
        <w:rPr>
          <w:rFonts w:hint="eastAsia"/>
        </w:rPr>
        <w:t>[</w:t>
      </w:r>
      <w:r w:rsidRPr="00AC2238">
        <w:t>R1]</w:t>
      </w:r>
      <w:r w:rsidR="00CF1494" w:rsidRPr="00CF1494">
        <w:rPr>
          <w:rFonts w:hint="eastAsia"/>
          <w:color w:val="0000FF"/>
        </w:rPr>
        <w:t xml:space="preserve"> </w:t>
      </w:r>
      <w:r w:rsidR="00CF1494" w:rsidRPr="00AC2238">
        <w:rPr>
          <w:rFonts w:hint="eastAsia"/>
          <w:color w:val="0000FF"/>
        </w:rPr>
        <w:t>(</w:t>
      </w:r>
      <w:r w:rsidR="00CF1494" w:rsidRPr="00AC2238">
        <w:rPr>
          <w:color w:val="0000FF"/>
        </w:rPr>
        <w:t>use this</w:t>
      </w:r>
      <w:r w:rsidR="00CF1494" w:rsidRPr="00AC2238">
        <w:rPr>
          <w:rFonts w:hint="eastAsia"/>
          <w:color w:val="0000FF"/>
        </w:rPr>
        <w:t>)</w:t>
      </w:r>
    </w:p>
    <w:p w14:paraId="0FB2E6FC" w14:textId="77777777" w:rsidR="00D33A0D" w:rsidRDefault="00D33A0D" w:rsidP="00780E04">
      <w:r>
        <w:lastRenderedPageBreak/>
        <w:t xml:space="preserve">Vacuum </w:t>
      </w:r>
      <w:r w:rsidRPr="00D33A0D">
        <w:t>Permeability</w:t>
      </w:r>
      <w:r>
        <w:t xml:space="preserve"> </w:t>
      </w:r>
      <w:r w:rsidRPr="00C31E6F">
        <w:rPr>
          <w:rFonts w:cs="Times New Roman"/>
        </w:rPr>
        <w:t>μ</w:t>
      </w:r>
      <w:r>
        <w:rPr>
          <w:rFonts w:cs="Times New Roman"/>
        </w:rPr>
        <w:t xml:space="preserve">0 </w:t>
      </w:r>
      <w:r>
        <w:t>磁导率</w:t>
      </w:r>
      <w:r>
        <w:t xml:space="preserve">p314 of </w:t>
      </w:r>
      <w:r>
        <w:rPr>
          <w:rFonts w:hint="eastAsia"/>
        </w:rPr>
        <w:t>[</w:t>
      </w:r>
      <w:r>
        <w:t>R16]</w:t>
      </w:r>
      <w:r w:rsidRPr="00AC2238">
        <w:rPr>
          <w:rFonts w:hint="eastAsia"/>
          <w:color w:val="0000FF"/>
        </w:rPr>
        <w:t xml:space="preserve"> </w:t>
      </w:r>
      <w:r w:rsidRPr="00D33A0D">
        <w:rPr>
          <w:rFonts w:hint="eastAsia"/>
          <w:color w:val="000000" w:themeColor="text1"/>
        </w:rPr>
        <w:t>真空磁导率</w:t>
      </w:r>
      <w:r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47A20283" w14:textId="43A910B7" w:rsidR="00AB083A" w:rsidRDefault="00AB083A" w:rsidP="00780E04">
      <w:proofErr w:type="spellStart"/>
      <w:r>
        <w:t>Paramagnetism</w:t>
      </w:r>
      <w:proofErr w:type="spellEnd"/>
      <w:r w:rsidR="00FC4C4E">
        <w:rPr>
          <w:rFonts w:hint="eastAsia"/>
        </w:rPr>
        <w:t>顺</w:t>
      </w:r>
      <w:r>
        <w:rPr>
          <w:rFonts w:hint="eastAsia"/>
        </w:rPr>
        <w:t>磁</w:t>
      </w:r>
      <w:r>
        <w:t>p14 of [R31]</w:t>
      </w:r>
      <w:r w:rsidRPr="009D6D85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FD" w14:textId="517D1BD8" w:rsidR="000A2D7A" w:rsidRDefault="000A2D7A" w:rsidP="00780E04">
      <w:r>
        <w:t xml:space="preserve">Perpendicular magnetic anisotropy (PMA) </w:t>
      </w:r>
      <w:r>
        <w:t>垂直磁各向异性</w:t>
      </w:r>
      <w:r>
        <w:rPr>
          <w:rFonts w:hint="eastAsia"/>
        </w:rPr>
        <w:t xml:space="preserve"> </w:t>
      </w:r>
      <w:r>
        <w:t>[R7]</w:t>
      </w:r>
      <w:r w:rsidRPr="000A2D7A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59AFC07B" w14:textId="6C37B668" w:rsidR="004A0B35" w:rsidRPr="004A0B35" w:rsidRDefault="004A0B35" w:rsidP="00780E04">
      <w:pPr>
        <w:rPr>
          <w:color w:val="FF0000"/>
        </w:rPr>
      </w:pPr>
      <w:proofErr w:type="spellStart"/>
      <w:r>
        <w:rPr>
          <w:rFonts w:hint="eastAsia"/>
        </w:rPr>
        <w:t>P</w:t>
      </w:r>
      <w:r>
        <w:t>ossion</w:t>
      </w:r>
      <w:proofErr w:type="spellEnd"/>
      <w:r>
        <w:t xml:space="preserve"> neuron</w:t>
      </w:r>
      <w:r w:rsidRPr="004A0B35">
        <w:rPr>
          <w:rFonts w:hint="eastAsia"/>
          <w:color w:val="FF0000"/>
        </w:rPr>
        <w:t>泊松神经元？</w:t>
      </w:r>
    </w:p>
    <w:p w14:paraId="0FB2E6FE" w14:textId="0170A67D" w:rsidR="00537F09" w:rsidRDefault="00537F09" w:rsidP="00780E04">
      <w:r>
        <w:t xml:space="preserve">Precession </w:t>
      </w:r>
      <w:r>
        <w:t>进动</w:t>
      </w:r>
      <w:r>
        <w:t xml:space="preserve">p317 of </w:t>
      </w:r>
      <w:r>
        <w:rPr>
          <w:rFonts w:hint="eastAsia"/>
        </w:rPr>
        <w:t>[</w:t>
      </w:r>
      <w:r>
        <w:t>R16]</w:t>
      </w:r>
      <w:r w:rsidRPr="00AC2238">
        <w:rPr>
          <w:rFonts w:hint="eastAsia"/>
          <w:color w:val="0000FF"/>
        </w:rPr>
        <w:t xml:space="preserve"> 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6FF" w14:textId="77777777" w:rsidR="00603FCD" w:rsidRDefault="00603FCD" w:rsidP="00780E04">
      <w:r>
        <w:t xml:space="preserve">Racetrack memory: p1045 of [R17] </w:t>
      </w:r>
      <w:r>
        <w:rPr>
          <w:rFonts w:hint="eastAsia"/>
        </w:rPr>
        <w:t>赛道型磁性存储器</w:t>
      </w:r>
      <w:r>
        <w:rPr>
          <w:rFonts w:hint="eastAsia"/>
        </w:rPr>
        <w:t xml:space="preserve">, </w:t>
      </w:r>
      <w:r>
        <w:rPr>
          <w:rFonts w:hint="eastAsia"/>
        </w:rPr>
        <w:t>赛道型磁存储器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00" w14:textId="77777777" w:rsidR="00821DA5" w:rsidRPr="00AC2238" w:rsidRDefault="00821DA5" w:rsidP="00780E04">
      <w:proofErr w:type="spellStart"/>
      <w:r w:rsidRPr="00AC2238">
        <w:t>Rashba</w:t>
      </w:r>
      <w:proofErr w:type="spellEnd"/>
      <w:r w:rsidRPr="00AC2238">
        <w:t xml:space="preserve"> effect</w:t>
      </w:r>
      <w:r w:rsidR="006F2862" w:rsidRPr="00AC2238">
        <w:t>:</w:t>
      </w:r>
      <w:r w:rsidRPr="00AC2238">
        <w:t xml:space="preserve"> </w:t>
      </w:r>
      <w:proofErr w:type="spellStart"/>
      <w:r w:rsidRPr="00AC2238">
        <w:t>Rashba</w:t>
      </w:r>
      <w:proofErr w:type="spellEnd"/>
      <w:r w:rsidRPr="00AC2238">
        <w:t>效应</w:t>
      </w:r>
      <w:r w:rsidRPr="00AC2238">
        <w:t>[R3]</w:t>
      </w:r>
      <w:r w:rsidR="00CF1494" w:rsidRPr="00CF1494">
        <w:rPr>
          <w:rFonts w:hint="eastAsia"/>
          <w:color w:val="0000FF"/>
        </w:rPr>
        <w:t xml:space="preserve"> </w:t>
      </w:r>
      <w:r w:rsidR="00CF1494" w:rsidRPr="00AC2238">
        <w:rPr>
          <w:rFonts w:hint="eastAsia"/>
          <w:color w:val="0000FF"/>
        </w:rPr>
        <w:t>(</w:t>
      </w:r>
      <w:r w:rsidR="00CF1494" w:rsidRPr="00AC2238">
        <w:rPr>
          <w:color w:val="0000FF"/>
        </w:rPr>
        <w:t>use this</w:t>
      </w:r>
      <w:r w:rsidR="00CF1494" w:rsidRPr="00AC2238">
        <w:rPr>
          <w:rFonts w:hint="eastAsia"/>
          <w:color w:val="0000FF"/>
        </w:rPr>
        <w:t>)</w:t>
      </w:r>
    </w:p>
    <w:p w14:paraId="0FB2E701" w14:textId="77777777" w:rsidR="00856807" w:rsidRDefault="00856807" w:rsidP="00780E04">
      <w:r>
        <w:t>rare earth</w:t>
      </w:r>
      <w:r>
        <w:t>稀土</w:t>
      </w:r>
      <w:r>
        <w:t xml:space="preserve">p331 of </w:t>
      </w:r>
      <w:r>
        <w:rPr>
          <w:rFonts w:hint="eastAsia"/>
        </w:rPr>
        <w:t>[</w:t>
      </w:r>
      <w:r>
        <w:t xml:space="preserve">R16]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43F2FCE6" w14:textId="75D7A178" w:rsidR="00FA25CB" w:rsidRDefault="00FA25CB" w:rsidP="00FA25CB">
      <w:r>
        <w:t>Read Disturbance</w:t>
      </w:r>
      <w:r w:rsidR="00076176">
        <w:rPr>
          <w:rFonts w:hint="eastAsia"/>
        </w:rPr>
        <w:t>读取干扰</w:t>
      </w:r>
      <w:r w:rsidR="00076176">
        <w:rPr>
          <w:rFonts w:hint="eastAsia"/>
        </w:rPr>
        <w:t xml:space="preserve"> </w:t>
      </w:r>
      <w:r w:rsidR="00076176">
        <w:t>[R30]</w:t>
      </w:r>
      <w:r w:rsidR="00076176" w:rsidRPr="00076176">
        <w:rPr>
          <w:rFonts w:hint="eastAsia"/>
          <w:color w:val="0000FF"/>
        </w:rPr>
        <w:t xml:space="preserve"> </w:t>
      </w:r>
      <w:r w:rsidR="00076176" w:rsidRPr="00AC2238">
        <w:rPr>
          <w:rFonts w:hint="eastAsia"/>
          <w:color w:val="0000FF"/>
        </w:rPr>
        <w:t>(</w:t>
      </w:r>
      <w:r w:rsidR="00076176" w:rsidRPr="00AC2238">
        <w:rPr>
          <w:color w:val="0000FF"/>
        </w:rPr>
        <w:t>use this</w:t>
      </w:r>
      <w:r w:rsidR="00076176" w:rsidRPr="00AC2238">
        <w:rPr>
          <w:rFonts w:hint="eastAsia"/>
          <w:color w:val="0000FF"/>
        </w:rPr>
        <w:t>)</w:t>
      </w:r>
    </w:p>
    <w:p w14:paraId="0FB2E702" w14:textId="67019D0E" w:rsidR="00537F09" w:rsidRDefault="00537F09" w:rsidP="00780E04">
      <w:r>
        <w:t xml:space="preserve">reduced Planck constant </w:t>
      </w:r>
      <w:r>
        <w:t>约化普朗克常量</w:t>
      </w:r>
      <w:r>
        <w:t xml:space="preserve">p316 of </w:t>
      </w:r>
      <w:r>
        <w:rPr>
          <w:rFonts w:hint="eastAsia"/>
        </w:rPr>
        <w:t>[</w:t>
      </w:r>
      <w:r>
        <w:t>R16]</w:t>
      </w:r>
      <w:r w:rsidRPr="00AC2238">
        <w:rPr>
          <w:rFonts w:hint="eastAsia"/>
          <w:color w:val="0000FF"/>
        </w:rPr>
        <w:t xml:space="preserve"> 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03" w14:textId="77777777" w:rsidR="00A41D2E" w:rsidRDefault="00A41D2E" w:rsidP="00780E04">
      <w:r>
        <w:t>restricted Boltzmann machine</w:t>
      </w:r>
      <w:r>
        <w:t>受限波尔兹曼</w:t>
      </w:r>
      <w:r>
        <w:rPr>
          <w:rFonts w:ascii="宋体" w:eastAsia="宋体" w:hAnsi="宋体" w:cs="宋体" w:hint="eastAsia"/>
        </w:rPr>
        <w:t>机[</w:t>
      </w:r>
      <w:r>
        <w:rPr>
          <w:rFonts w:ascii="宋体" w:eastAsia="宋体" w:hAnsi="宋体" w:cs="宋体"/>
        </w:rPr>
        <w:t>R25]</w:t>
      </w:r>
      <w:r w:rsidRPr="00A41D2E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2378A95A" w14:textId="464BFDCA" w:rsidR="006B68F3" w:rsidRDefault="006B68F3" w:rsidP="00780E04">
      <w:r>
        <w:rPr>
          <w:rFonts w:hint="eastAsia"/>
        </w:rPr>
        <w:t xml:space="preserve">Sample: </w:t>
      </w:r>
      <w:r>
        <w:rPr>
          <w:rFonts w:hint="eastAsia"/>
        </w:rPr>
        <w:t>样本</w:t>
      </w:r>
    </w:p>
    <w:p w14:paraId="0FB2E704" w14:textId="3353733D" w:rsidR="001869AD" w:rsidRDefault="001869AD" w:rsidP="00780E04">
      <w:r>
        <w:t xml:space="preserve">Short-term plasticity (STP) </w:t>
      </w:r>
      <w:r>
        <w:t>短时程突触可塑性</w:t>
      </w:r>
      <w:r>
        <w:rPr>
          <w:rFonts w:hint="eastAsia"/>
        </w:rPr>
        <w:t xml:space="preserve"> </w:t>
      </w:r>
      <w:r>
        <w:t>section 6.3 of [R21]</w:t>
      </w:r>
      <w:r w:rsidR="008728EC" w:rsidRPr="008728EC">
        <w:rPr>
          <w:rFonts w:hint="eastAsia"/>
          <w:color w:val="0000FF"/>
        </w:rPr>
        <w:t xml:space="preserve"> </w:t>
      </w:r>
      <w:r w:rsidR="008728EC" w:rsidRPr="00AC2238">
        <w:rPr>
          <w:rFonts w:hint="eastAsia"/>
          <w:color w:val="0000FF"/>
        </w:rPr>
        <w:t>(</w:t>
      </w:r>
      <w:r w:rsidR="008728EC" w:rsidRPr="00AC2238">
        <w:rPr>
          <w:color w:val="0000FF"/>
        </w:rPr>
        <w:t>use this</w:t>
      </w:r>
      <w:r w:rsidR="008728EC" w:rsidRPr="00AC2238">
        <w:rPr>
          <w:rFonts w:hint="eastAsia"/>
          <w:color w:val="0000FF"/>
        </w:rPr>
        <w:t>)</w:t>
      </w:r>
    </w:p>
    <w:p w14:paraId="0FB2E705" w14:textId="77777777" w:rsidR="00A6339A" w:rsidRDefault="00A6339A" w:rsidP="00780E04">
      <w:proofErr w:type="spellStart"/>
      <w:r>
        <w:t>Skyrmion</w:t>
      </w:r>
      <w:proofErr w:type="spellEnd"/>
      <w:r>
        <w:t xml:space="preserve"> </w:t>
      </w:r>
      <w:r w:rsidRPr="00A6339A">
        <w:rPr>
          <w:rFonts w:hint="eastAsia"/>
        </w:rPr>
        <w:t>斯格明子</w:t>
      </w:r>
      <w:r>
        <w:rPr>
          <w:rFonts w:hint="eastAsia"/>
        </w:rPr>
        <w:t xml:space="preserve"> [</w:t>
      </w:r>
      <w:r>
        <w:t>R13</w:t>
      </w:r>
      <w:r>
        <w:rPr>
          <w:rFonts w:hint="eastAsia"/>
        </w:rPr>
        <w:t>]</w:t>
      </w:r>
      <w:r w:rsidRPr="00A6339A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5A7AAC18" w14:textId="77777777" w:rsidR="00EA285B" w:rsidRPr="00BA6908" w:rsidRDefault="00EA285B" w:rsidP="00EA285B">
      <w:pPr>
        <w:rPr>
          <w:color w:val="000000" w:themeColor="text1"/>
        </w:rPr>
      </w:pPr>
      <w:r w:rsidRPr="00BA6908">
        <w:rPr>
          <w:color w:val="000000" w:themeColor="text1"/>
        </w:rPr>
        <w:t>SOT-MRAM</w:t>
      </w:r>
      <w:r w:rsidRPr="00BA6908">
        <w:t xml:space="preserve"> </w:t>
      </w:r>
      <w:r>
        <w:t xml:space="preserve">following the usage of STT-MRAM </w:t>
      </w:r>
    </w:p>
    <w:p w14:paraId="0FB2E706" w14:textId="77777777" w:rsidR="00B65A63" w:rsidRDefault="00B65A63" w:rsidP="00780E04">
      <w:r w:rsidRPr="00B65A63">
        <w:t>spike-time-dependent plasticity</w:t>
      </w:r>
      <w:r>
        <w:t xml:space="preserve"> (STDP) </w:t>
      </w:r>
      <w:bookmarkStart w:id="1" w:name="_Hlk59027726"/>
      <w:r w:rsidRPr="00B65A63">
        <w:rPr>
          <w:rFonts w:hint="eastAsia"/>
        </w:rPr>
        <w:t>脉冲时间依赖突触可塑性</w:t>
      </w:r>
      <w:bookmarkEnd w:id="1"/>
      <w:r>
        <w:rPr>
          <w:rFonts w:hint="eastAsia"/>
        </w:rPr>
        <w:t xml:space="preserve"> </w:t>
      </w:r>
      <w:r>
        <w:rPr>
          <w:rFonts w:hint="eastAsia"/>
        </w:rPr>
        <w:t>摘要</w:t>
      </w:r>
      <w:r>
        <w:rPr>
          <w:rFonts w:hint="eastAsia"/>
        </w:rPr>
        <w:t>of [</w:t>
      </w:r>
      <w:r>
        <w:t>R20</w:t>
      </w:r>
      <w:r>
        <w:rPr>
          <w:rFonts w:hint="eastAsia"/>
        </w:rPr>
        <w:t>]</w:t>
      </w:r>
      <w:r w:rsidR="008728EC" w:rsidRPr="008728EC">
        <w:rPr>
          <w:rFonts w:hint="eastAsia"/>
          <w:color w:val="0000FF"/>
        </w:rPr>
        <w:t xml:space="preserve"> </w:t>
      </w:r>
      <w:r w:rsidR="008728EC" w:rsidRPr="00AC2238">
        <w:rPr>
          <w:rFonts w:hint="eastAsia"/>
          <w:color w:val="0000FF"/>
        </w:rPr>
        <w:t>(</w:t>
      </w:r>
      <w:r w:rsidR="008728EC" w:rsidRPr="00AC2238">
        <w:rPr>
          <w:color w:val="0000FF"/>
        </w:rPr>
        <w:t>use this</w:t>
      </w:r>
      <w:r w:rsidR="008728EC" w:rsidRPr="00AC2238">
        <w:rPr>
          <w:rFonts w:hint="eastAsia"/>
          <w:color w:val="0000FF"/>
        </w:rPr>
        <w:t>)</w:t>
      </w:r>
    </w:p>
    <w:p w14:paraId="0FB5A717" w14:textId="195281C3" w:rsidR="00076176" w:rsidRDefault="00076176" w:rsidP="00076176">
      <w:r>
        <w:t xml:space="preserve">spiking neural network </w:t>
      </w:r>
      <w:r w:rsidR="00940EB2">
        <w:rPr>
          <w:rFonts w:hint="eastAsia"/>
        </w:rPr>
        <w:t>(</w:t>
      </w:r>
      <w:r w:rsidR="00940EB2">
        <w:t>SNN)</w:t>
      </w:r>
      <w:bookmarkStart w:id="2" w:name="_Hlk59027973"/>
      <w:r>
        <w:t>脉冲神经网络</w:t>
      </w:r>
      <w:bookmarkEnd w:id="2"/>
      <w:r>
        <w:t>[R20]</w:t>
      </w:r>
      <w:r w:rsidRPr="00A41D2E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7B2F776A" w14:textId="77777777" w:rsidR="00076176" w:rsidRDefault="00076176" w:rsidP="00076176">
      <w:r>
        <w:t xml:space="preserve">spintronic oscillator </w:t>
      </w:r>
      <w:r>
        <w:t>自旋电子振荡器？</w:t>
      </w:r>
      <w:r>
        <w:t>(refer to spin torque nano-oscillator)</w:t>
      </w:r>
    </w:p>
    <w:p w14:paraId="0FB2E70A" w14:textId="77777777" w:rsidR="00821DA5" w:rsidRPr="00AC2238" w:rsidRDefault="00821DA5" w:rsidP="00780E04">
      <w:r w:rsidRPr="00AC2238">
        <w:t xml:space="preserve">spin dynamics </w:t>
      </w:r>
      <w:r w:rsidRPr="00AC2238">
        <w:t>自旋动力学</w:t>
      </w:r>
      <w:r w:rsidRPr="00AC2238">
        <w:t>[R3]</w:t>
      </w:r>
      <w:r w:rsidR="00AC2238" w:rsidRPr="00AC2238">
        <w:rPr>
          <w:rFonts w:hint="eastAsia"/>
          <w:color w:val="0000FF"/>
        </w:rPr>
        <w:t xml:space="preserve"> (</w:t>
      </w:r>
      <w:r w:rsidR="00AC2238" w:rsidRPr="00AC2238">
        <w:rPr>
          <w:color w:val="0000FF"/>
        </w:rPr>
        <w:t>use this</w:t>
      </w:r>
      <w:r w:rsidR="00AC2238" w:rsidRPr="00AC2238">
        <w:rPr>
          <w:rFonts w:hint="eastAsia"/>
          <w:color w:val="0000FF"/>
        </w:rPr>
        <w:t>)</w:t>
      </w:r>
    </w:p>
    <w:p w14:paraId="0FB2E70B" w14:textId="77777777" w:rsidR="00821DA5" w:rsidRPr="00AC2238" w:rsidRDefault="00821DA5" w:rsidP="00780E04">
      <w:r w:rsidRPr="00AC2238">
        <w:t xml:space="preserve">Spin-Hall effect </w:t>
      </w:r>
      <w:r w:rsidRPr="00AC2238">
        <w:t>自旋霍尔效应</w:t>
      </w:r>
      <w:r w:rsidRPr="00AC2238">
        <w:rPr>
          <w:rFonts w:hint="eastAsia"/>
        </w:rPr>
        <w:t xml:space="preserve"> [</w:t>
      </w:r>
      <w:r w:rsidRPr="00AC2238">
        <w:t>R3</w:t>
      </w:r>
      <w:r w:rsidRPr="00AC2238">
        <w:rPr>
          <w:rFonts w:hint="eastAsia"/>
        </w:rPr>
        <w:t>]</w:t>
      </w:r>
      <w:r w:rsidR="0021281D" w:rsidRPr="0021281D">
        <w:rPr>
          <w:rFonts w:hint="eastAsia"/>
          <w:color w:val="0000FF"/>
        </w:rPr>
        <w:t xml:space="preserve"> </w:t>
      </w:r>
      <w:r w:rsidR="0021281D" w:rsidRPr="00AC2238">
        <w:rPr>
          <w:rFonts w:hint="eastAsia"/>
          <w:color w:val="0000FF"/>
        </w:rPr>
        <w:t>(</w:t>
      </w:r>
      <w:r w:rsidR="0021281D" w:rsidRPr="00AC2238">
        <w:rPr>
          <w:color w:val="0000FF"/>
        </w:rPr>
        <w:t>use this</w:t>
      </w:r>
      <w:r w:rsidR="0021281D" w:rsidRPr="00AC2238">
        <w:rPr>
          <w:rFonts w:hint="eastAsia"/>
          <w:color w:val="0000FF"/>
        </w:rPr>
        <w:t>)</w:t>
      </w:r>
    </w:p>
    <w:p w14:paraId="3053645A" w14:textId="77777777" w:rsidR="00EA285B" w:rsidRDefault="00EA285B" w:rsidP="00EA285B">
      <w:pPr>
        <w:rPr>
          <w:color w:val="0000FF"/>
        </w:rPr>
      </w:pPr>
      <w:r w:rsidRPr="00AC2238">
        <w:t xml:space="preserve">spin-orbit coupling </w:t>
      </w:r>
      <w:r w:rsidRPr="00AC2238">
        <w:t>自旋轨道耦合</w:t>
      </w:r>
      <w:r w:rsidRPr="00AC2238">
        <w:rPr>
          <w:rFonts w:hint="eastAsia"/>
        </w:rPr>
        <w:t xml:space="preserve"> [</w:t>
      </w:r>
      <w:r w:rsidRPr="00AC2238">
        <w:t>R3</w:t>
      </w:r>
      <w:r w:rsidRPr="00AC2238">
        <w:rPr>
          <w:rFonts w:hint="eastAsia"/>
        </w:rPr>
        <w:t>]</w:t>
      </w:r>
      <w:r w:rsidRPr="0021281D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3CD210EF" w14:textId="77777777" w:rsidR="00EA285B" w:rsidRDefault="00EA285B" w:rsidP="00EA285B">
      <w:r w:rsidRPr="00AC2238">
        <w:t xml:space="preserve">Spin-orbit torque </w:t>
      </w:r>
      <w:r w:rsidRPr="00AC2238">
        <w:t>自旋轨道力矩</w:t>
      </w:r>
      <w:r w:rsidRPr="0021281D">
        <w:rPr>
          <w:color w:val="0000FF"/>
        </w:rPr>
        <w:t>(use this)</w:t>
      </w:r>
      <w:r w:rsidRPr="00AC2238">
        <w:rPr>
          <w:rFonts w:hint="eastAsia"/>
        </w:rPr>
        <w:t xml:space="preserve">  </w:t>
      </w:r>
      <w:r w:rsidRPr="00AC2238">
        <w:rPr>
          <w:rFonts w:hint="eastAsia"/>
        </w:rPr>
        <w:t>自旋</w:t>
      </w:r>
      <w:r w:rsidRPr="00AC2238">
        <w:t>-</w:t>
      </w:r>
      <w:r w:rsidRPr="00AC2238">
        <w:rPr>
          <w:rFonts w:hint="eastAsia"/>
        </w:rPr>
        <w:t>轨道力矩</w:t>
      </w:r>
      <w:r w:rsidRPr="00AC2238">
        <w:rPr>
          <w:rFonts w:hint="eastAsia"/>
        </w:rPr>
        <w:t xml:space="preserve"> [</w:t>
      </w:r>
      <w:r w:rsidRPr="00AC2238">
        <w:t>R3</w:t>
      </w:r>
      <w:r w:rsidRPr="00AC2238">
        <w:rPr>
          <w:rFonts w:hint="eastAsia"/>
        </w:rPr>
        <w:t>]</w:t>
      </w:r>
      <w:r w:rsidRPr="00AC2238">
        <w:t xml:space="preserve"> </w:t>
      </w:r>
      <w:r w:rsidRPr="00AC2238">
        <w:t>自旋轨道矩</w:t>
      </w:r>
      <w:r w:rsidRPr="00AC2238">
        <w:rPr>
          <w:rFonts w:hint="eastAsia"/>
        </w:rPr>
        <w:t>[</w:t>
      </w:r>
      <w:r w:rsidRPr="00AC2238">
        <w:t>R5]</w:t>
      </w:r>
    </w:p>
    <w:p w14:paraId="04FA3BEC" w14:textId="14F4906E" w:rsidR="00076176" w:rsidRDefault="00076176" w:rsidP="00780E04">
      <w:r>
        <w:t xml:space="preserve">Spin polarization </w:t>
      </w:r>
      <w:r>
        <w:rPr>
          <w:rFonts w:hint="eastAsia"/>
        </w:rPr>
        <w:t>自旋极化率</w:t>
      </w:r>
      <w:r>
        <w:rPr>
          <w:rFonts w:hint="eastAsia"/>
        </w:rPr>
        <w:t>p</w:t>
      </w:r>
      <w:r>
        <w:t>71 of [R16]</w:t>
      </w:r>
    </w:p>
    <w:p w14:paraId="70A41468" w14:textId="46D83738" w:rsidR="00076176" w:rsidRDefault="00EA285B" w:rsidP="00076176">
      <w:r>
        <w:rPr>
          <w:rFonts w:hint="eastAsia"/>
        </w:rPr>
        <w:t>s</w:t>
      </w:r>
      <w:r w:rsidR="00076176">
        <w:t xml:space="preserve">pin torque nano-oscillator </w:t>
      </w:r>
      <w:r w:rsidR="00076176">
        <w:t>自旋力矩纳米振荡器</w:t>
      </w:r>
      <w:r w:rsidR="00076176">
        <w:t xml:space="preserve">p342 of </w:t>
      </w:r>
      <w:r w:rsidR="00076176">
        <w:rPr>
          <w:rFonts w:hint="eastAsia"/>
        </w:rPr>
        <w:t>[</w:t>
      </w:r>
      <w:r w:rsidR="00076176">
        <w:t>R16]</w:t>
      </w:r>
      <w:r w:rsidR="00076176" w:rsidRPr="00AC2238">
        <w:rPr>
          <w:rFonts w:hint="eastAsia"/>
          <w:color w:val="0000FF"/>
        </w:rPr>
        <w:t xml:space="preserve"> (</w:t>
      </w:r>
      <w:r w:rsidR="00076176" w:rsidRPr="00AC2238">
        <w:rPr>
          <w:color w:val="0000FF"/>
        </w:rPr>
        <w:t>use this</w:t>
      </w:r>
      <w:r w:rsidR="00076176" w:rsidRPr="00AC2238">
        <w:rPr>
          <w:rFonts w:hint="eastAsia"/>
          <w:color w:val="0000FF"/>
        </w:rPr>
        <w:t>)</w:t>
      </w:r>
    </w:p>
    <w:p w14:paraId="0FB2E70C" w14:textId="0E26E3B4" w:rsidR="00780E04" w:rsidRDefault="00780E04" w:rsidP="00780E04">
      <w:r w:rsidRPr="00AC2238">
        <w:t>Spin transfer torque</w:t>
      </w:r>
      <w:r w:rsidR="006F2862" w:rsidRPr="00AC2238">
        <w:t xml:space="preserve"> </w:t>
      </w:r>
      <w:r w:rsidR="003C6D82" w:rsidRPr="00AC2238">
        <w:t>自旋转移力矩</w:t>
      </w:r>
      <w:r w:rsidR="003C6D82" w:rsidRPr="00AC2238">
        <w:t>[R6]</w:t>
      </w:r>
      <w:r w:rsidR="003C6D82" w:rsidRPr="0021281D">
        <w:rPr>
          <w:color w:val="0000FF"/>
        </w:rPr>
        <w:t xml:space="preserve">(use this) </w:t>
      </w:r>
      <w:r w:rsidR="006F2862" w:rsidRPr="00AC2238">
        <w:t>自旋转矩</w:t>
      </w:r>
      <w:r w:rsidR="006F2862" w:rsidRPr="00AC2238">
        <w:rPr>
          <w:rFonts w:hint="eastAsia"/>
        </w:rPr>
        <w:t>[</w:t>
      </w:r>
      <w:r w:rsidR="006F2862" w:rsidRPr="00AC2238">
        <w:t xml:space="preserve">R1] </w:t>
      </w:r>
      <w:r w:rsidR="006F2862" w:rsidRPr="00AC2238">
        <w:t>自旋转移矩</w:t>
      </w:r>
      <w:r w:rsidR="006F2862" w:rsidRPr="00AC2238">
        <w:rPr>
          <w:rFonts w:hint="eastAsia"/>
        </w:rPr>
        <w:t>[</w:t>
      </w:r>
      <w:r w:rsidR="006F2862" w:rsidRPr="00AC2238">
        <w:t>R4,R5]</w:t>
      </w:r>
    </w:p>
    <w:p w14:paraId="0FB2E70D" w14:textId="77777777" w:rsidR="00BA6908" w:rsidRDefault="00BA6908" w:rsidP="00780E04">
      <w:r>
        <w:t xml:space="preserve">Spin valve </w:t>
      </w:r>
      <w:r>
        <w:t>自旋阀</w:t>
      </w:r>
      <w:r>
        <w:t>p7 of [R16]</w:t>
      </w:r>
    </w:p>
    <w:p w14:paraId="490EB1FE" w14:textId="77777777" w:rsidR="00EA285B" w:rsidRDefault="00EA285B" w:rsidP="00EA285B">
      <w:r>
        <w:t xml:space="preserve">Spin wave </w:t>
      </w:r>
      <w:r>
        <w:t>自旋波</w:t>
      </w:r>
      <w:r>
        <w:t>[R9]</w:t>
      </w:r>
      <w:r w:rsidRPr="00721F08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1BA1F71" w14:textId="77777777" w:rsidR="00EA285B" w:rsidRDefault="00EA285B" w:rsidP="00EA285B">
      <w:r>
        <w:t xml:space="preserve">Stochastic computing </w:t>
      </w:r>
      <w:r>
        <w:t>随机计算</w:t>
      </w:r>
      <w:r>
        <w:rPr>
          <w:rFonts w:hint="eastAsia"/>
        </w:rPr>
        <w:t xml:space="preserve"> </w:t>
      </w:r>
      <w:r>
        <w:t>[R19]</w:t>
      </w:r>
      <w:r w:rsidRPr="00B65A63">
        <w:rPr>
          <w:color w:val="0000FF"/>
        </w:rPr>
        <w:t xml:space="preserve"> </w:t>
      </w:r>
      <w:r w:rsidRPr="0021281D">
        <w:rPr>
          <w:color w:val="0000FF"/>
        </w:rPr>
        <w:t>(use this)</w:t>
      </w:r>
    </w:p>
    <w:p w14:paraId="5B5C9B2B" w14:textId="7E205914" w:rsidR="00822AA8" w:rsidRPr="00822AA8" w:rsidRDefault="00822AA8" w:rsidP="00EA285B">
      <w:pPr>
        <w:rPr>
          <w:color w:val="FF0000"/>
        </w:rPr>
      </w:pPr>
      <w:r>
        <w:t xml:space="preserve">Stochastic </w:t>
      </w:r>
      <w:r>
        <w:rPr>
          <w:rFonts w:hint="eastAsia"/>
        </w:rPr>
        <w:t>neuron</w:t>
      </w:r>
      <w:r>
        <w:t xml:space="preserve"> </w:t>
      </w:r>
      <w:r w:rsidRPr="00822AA8">
        <w:rPr>
          <w:rFonts w:hint="eastAsia"/>
          <w:color w:val="FF0000"/>
        </w:rPr>
        <w:t>随机性神经元？</w:t>
      </w:r>
    </w:p>
    <w:p w14:paraId="0C0E0145" w14:textId="56000F6D" w:rsidR="00EA285B" w:rsidRPr="00AC2238" w:rsidRDefault="00EA285B" w:rsidP="00EA285B">
      <w:r>
        <w:t xml:space="preserve">STT-MRAM </w:t>
      </w:r>
      <w:r>
        <w:t>基于</w:t>
      </w:r>
      <w:r>
        <w:rPr>
          <w:rFonts w:hint="eastAsia"/>
        </w:rPr>
        <w:t>STT</w:t>
      </w:r>
      <w:r>
        <w:rPr>
          <w:rFonts w:hint="eastAsia"/>
        </w:rPr>
        <w:t>效应的</w:t>
      </w:r>
      <w:r>
        <w:rPr>
          <w:rFonts w:hint="eastAsia"/>
        </w:rPr>
        <w:t>STT-MRAM</w:t>
      </w:r>
      <w:r>
        <w:rPr>
          <w:rFonts w:hint="eastAsia"/>
        </w:rPr>
        <w:t>，定义之后只用</w:t>
      </w:r>
      <w:r>
        <w:rPr>
          <w:rFonts w:hint="eastAsia"/>
        </w:rPr>
        <w:t xml:space="preserve">STT-MRAM </w:t>
      </w:r>
      <w:r>
        <w:t>p129 of [R16]</w:t>
      </w:r>
      <w:r w:rsidRPr="00BA6908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14" w14:textId="77777777" w:rsidR="0021281D" w:rsidRDefault="0021281D" w:rsidP="00780E04">
      <w:r>
        <w:t xml:space="preserve">Terahertz (THz) </w:t>
      </w:r>
      <w:r>
        <w:t>太赫兹</w:t>
      </w:r>
      <w:r>
        <w:rPr>
          <w:rFonts w:hint="eastAsia"/>
        </w:rPr>
        <w:t>[</w:t>
      </w:r>
      <w:r>
        <w:t>R11]</w:t>
      </w:r>
      <w:r w:rsidRPr="0021281D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15" w14:textId="77777777" w:rsidR="00856807" w:rsidRDefault="00856807" w:rsidP="00780E04">
      <w:r>
        <w:t>Transition metal</w:t>
      </w:r>
      <w:r>
        <w:t>过渡金属</w:t>
      </w:r>
      <w:r>
        <w:t xml:space="preserve">p331 of </w:t>
      </w:r>
      <w:r>
        <w:rPr>
          <w:rFonts w:hint="eastAsia"/>
        </w:rPr>
        <w:t>[</w:t>
      </w:r>
      <w:r>
        <w:t xml:space="preserve">R16]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16" w14:textId="77777777" w:rsidR="00BA6908" w:rsidRDefault="00BA6908" w:rsidP="00780E04">
      <w:r>
        <w:t>Tunneling magnetoresistance</w:t>
      </w:r>
      <w:r>
        <w:t>隧穿磁电阻</w:t>
      </w:r>
      <w:r>
        <w:rPr>
          <w:rFonts w:hint="eastAsia"/>
        </w:rPr>
        <w:t>（</w:t>
      </w:r>
      <w:r>
        <w:t>tunneling magnetoresistance, TMR</w:t>
      </w:r>
      <w:r>
        <w:rPr>
          <w:rFonts w:hint="eastAsia"/>
        </w:rPr>
        <w:t>）</w:t>
      </w:r>
      <w:r>
        <w:rPr>
          <w:rFonts w:hint="eastAsia"/>
        </w:rPr>
        <w:t>,</w:t>
      </w:r>
      <w:r>
        <w:rPr>
          <w:rFonts w:hint="eastAsia"/>
        </w:rPr>
        <w:t>定义之后只用“</w:t>
      </w:r>
      <w:r>
        <w:rPr>
          <w:rFonts w:hint="eastAsia"/>
        </w:rPr>
        <w:t>TMR</w:t>
      </w:r>
      <w:r>
        <w:rPr>
          <w:rFonts w:hint="eastAsia"/>
        </w:rPr>
        <w:t>”</w:t>
      </w:r>
      <w:r>
        <w:t>p14 of [R16]</w:t>
      </w:r>
    </w:p>
    <w:p w14:paraId="0FB2E717" w14:textId="77777777" w:rsidR="005013C3" w:rsidRDefault="005013C3" w:rsidP="00780E04">
      <w:r>
        <w:t>Transistor</w:t>
      </w:r>
    </w:p>
    <w:p w14:paraId="6A4B9422" w14:textId="46387E36" w:rsidR="00335460" w:rsidRDefault="00335460" w:rsidP="00335460">
      <w:r>
        <w:t>Voltage-Controlled Magnetic Anisotropy (VCMA)</w:t>
      </w:r>
      <w:r w:rsidRPr="00335460">
        <w:rPr>
          <w:rFonts w:hint="eastAsia"/>
        </w:rPr>
        <w:t>电压调控磁各向异性</w:t>
      </w:r>
      <w:r>
        <w:rPr>
          <w:rFonts w:hint="eastAsia"/>
        </w:rPr>
        <w:t xml:space="preserve"> </w:t>
      </w:r>
      <w:r>
        <w:t>[R30]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18" w14:textId="4C4E1369" w:rsidR="00980D62" w:rsidRPr="00980D62" w:rsidRDefault="00980D62" w:rsidP="00780E04">
      <w:pPr>
        <w:rPr>
          <w:color w:val="0000FF"/>
        </w:rPr>
      </w:pPr>
      <w:r>
        <w:t>Vortex:</w:t>
      </w:r>
      <w:r w:rsidRPr="00AC2238">
        <w:t xml:space="preserve"> </w:t>
      </w:r>
      <w:r>
        <w:t>refer to “</w:t>
      </w:r>
      <w:r w:rsidRPr="00AC2238">
        <w:t>Vortex Wall</w:t>
      </w:r>
      <w:r>
        <w:t>” use</w:t>
      </w:r>
      <w:r>
        <w:t>磁涡旋</w:t>
      </w:r>
      <w:r w:rsidRPr="00AC2238">
        <w:rPr>
          <w:rFonts w:hint="eastAsia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19" w14:textId="77777777" w:rsidR="00821DA5" w:rsidRDefault="00821DA5" w:rsidP="00780E04">
      <w:pPr>
        <w:rPr>
          <w:color w:val="0000FF"/>
        </w:rPr>
      </w:pPr>
      <w:r w:rsidRPr="00AC2238">
        <w:t xml:space="preserve">Vortex Wall </w:t>
      </w:r>
      <w:r w:rsidRPr="00AC2238">
        <w:t>磁涡旋壁</w:t>
      </w:r>
      <w:r w:rsidRPr="00AC2238">
        <w:rPr>
          <w:rFonts w:hint="eastAsia"/>
        </w:rPr>
        <w:t xml:space="preserve"> [</w:t>
      </w:r>
      <w:r w:rsidRPr="00AC2238">
        <w:t>R1]</w:t>
      </w:r>
      <w:r w:rsidR="000A2D7A" w:rsidRPr="000A2D7A">
        <w:rPr>
          <w:rFonts w:hint="eastAsia"/>
          <w:color w:val="0000FF"/>
        </w:rPr>
        <w:t xml:space="preserve"> </w:t>
      </w:r>
      <w:r w:rsidR="000A2D7A" w:rsidRPr="00AC2238">
        <w:rPr>
          <w:rFonts w:hint="eastAsia"/>
          <w:color w:val="0000FF"/>
        </w:rPr>
        <w:t>(</w:t>
      </w:r>
      <w:r w:rsidR="000A2D7A" w:rsidRPr="00AC2238">
        <w:rPr>
          <w:color w:val="0000FF"/>
        </w:rPr>
        <w:t>use this</w:t>
      </w:r>
      <w:r w:rsidR="000A2D7A" w:rsidRPr="00AC2238">
        <w:rPr>
          <w:rFonts w:hint="eastAsia"/>
          <w:color w:val="0000FF"/>
        </w:rPr>
        <w:t>)</w:t>
      </w:r>
    </w:p>
    <w:p w14:paraId="0FB2E71A" w14:textId="77777777" w:rsidR="005E386C" w:rsidRDefault="005E386C" w:rsidP="005E386C">
      <w:pPr>
        <w:rPr>
          <w:color w:val="0000FF"/>
        </w:rPr>
      </w:pPr>
      <w:r>
        <w:t>Walker breakdown</w:t>
      </w:r>
      <w:r w:rsidRPr="005E386C">
        <w:rPr>
          <w:rFonts w:hint="eastAsia"/>
        </w:rPr>
        <w:t>沃克崩溃</w:t>
      </w:r>
      <w:r>
        <w:t>[R22]</w:t>
      </w:r>
      <w:r w:rsidRPr="005E386C">
        <w:rPr>
          <w:rFonts w:hint="eastAsia"/>
          <w:color w:val="0000FF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1B" w14:textId="77777777" w:rsidR="00205840" w:rsidRDefault="00205840" w:rsidP="005E386C">
      <w:r w:rsidRPr="00205840">
        <w:rPr>
          <w:color w:val="000000" w:themeColor="text1"/>
        </w:rPr>
        <w:t>Zeeman energy</w:t>
      </w:r>
      <w:r>
        <w:rPr>
          <w:color w:val="000000" w:themeColor="text1"/>
        </w:rPr>
        <w:t>：</w:t>
      </w:r>
      <w:r w:rsidRPr="00205840">
        <w:rPr>
          <w:color w:val="000000" w:themeColor="text1"/>
        </w:rPr>
        <w:t xml:space="preserve"> Zeeman</w:t>
      </w:r>
      <w:r w:rsidRPr="00205840">
        <w:rPr>
          <w:color w:val="000000" w:themeColor="text1"/>
        </w:rPr>
        <w:t>能</w:t>
      </w:r>
      <w:r>
        <w:rPr>
          <w:rFonts w:hint="eastAsia"/>
          <w:color w:val="000000" w:themeColor="text1"/>
        </w:rPr>
        <w:t xml:space="preserve"> </w:t>
      </w:r>
      <w:r w:rsidRPr="00205840">
        <w:rPr>
          <w:color w:val="000000" w:themeColor="text1"/>
        </w:rPr>
        <w:t>p314 of [R16]</w:t>
      </w:r>
      <w:r w:rsidRPr="00205840">
        <w:rPr>
          <w:rFonts w:hint="eastAsia"/>
          <w:color w:val="000000" w:themeColor="text1"/>
        </w:rPr>
        <w:t xml:space="preserve"> 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1C" w14:textId="77777777" w:rsidR="005E386C" w:rsidRDefault="00B56805" w:rsidP="00B56805">
      <w:pPr>
        <w:pStyle w:val="Heading3"/>
      </w:pPr>
      <w:r>
        <w:t>高校名称</w:t>
      </w:r>
    </w:p>
    <w:p w14:paraId="0FB2E71D" w14:textId="77777777" w:rsidR="004804F5" w:rsidRDefault="004804F5" w:rsidP="00780E04">
      <w:r w:rsidRPr="004804F5">
        <w:t>Korea Advanced Institute of Science and Technology</w:t>
      </w:r>
      <w:r>
        <w:t xml:space="preserve"> (KAIST)[</w:t>
      </w:r>
      <w:hyperlink r:id="rId8" w:history="1">
        <w:r w:rsidRPr="004804F5">
          <w:rPr>
            <w:rStyle w:val="Hyperlink"/>
          </w:rPr>
          <w:t>here</w:t>
        </w:r>
      </w:hyperlink>
      <w:r>
        <w:t xml:space="preserve"> and </w:t>
      </w:r>
      <w:hyperlink r:id="rId9" w:history="1">
        <w:r w:rsidRPr="004804F5">
          <w:rPr>
            <w:rStyle w:val="Hyperlink"/>
          </w:rPr>
          <w:t>here</w:t>
        </w:r>
      </w:hyperlink>
      <w:r>
        <w:t>]</w:t>
      </w:r>
      <w:r w:rsidRPr="004804F5">
        <w:rPr>
          <w:rFonts w:hint="eastAsia"/>
        </w:rPr>
        <w:t xml:space="preserve"> </w:t>
      </w:r>
      <w:r w:rsidRPr="004804F5">
        <w:rPr>
          <w:rFonts w:hint="eastAsia"/>
        </w:rPr>
        <w:t>韩国科学技术院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1E" w14:textId="77777777" w:rsidR="00B56805" w:rsidRDefault="00B56805" w:rsidP="00780E04">
      <w:pPr>
        <w:rPr>
          <w:color w:val="0000FF"/>
        </w:rPr>
      </w:pPr>
      <w:r w:rsidRPr="00B56805">
        <w:t>Korea Institute of Science and Technology</w:t>
      </w:r>
      <w:r>
        <w:t xml:space="preserve"> [</w:t>
      </w:r>
      <w:hyperlink r:id="rId10" w:history="1">
        <w:r w:rsidRPr="00B56805">
          <w:rPr>
            <w:rStyle w:val="Hyperlink"/>
          </w:rPr>
          <w:t>here</w:t>
        </w:r>
      </w:hyperlink>
      <w:r>
        <w:t>]</w:t>
      </w:r>
      <w:r w:rsidRPr="00B56805">
        <w:rPr>
          <w:rFonts w:hint="eastAsia"/>
        </w:rPr>
        <w:t>韩国科学技术研究院</w:t>
      </w:r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1F" w14:textId="77777777" w:rsidR="004804F5" w:rsidRDefault="004804F5" w:rsidP="00780E04">
      <w:pPr>
        <w:rPr>
          <w:color w:val="000000" w:themeColor="text1"/>
        </w:rPr>
      </w:pPr>
      <w:r w:rsidRPr="004804F5">
        <w:rPr>
          <w:color w:val="000000" w:themeColor="text1"/>
        </w:rPr>
        <w:lastRenderedPageBreak/>
        <w:t>Korea University</w:t>
      </w:r>
      <w:r>
        <w:rPr>
          <w:color w:val="000000" w:themeColor="text1"/>
        </w:rPr>
        <w:t xml:space="preserve"> </w:t>
      </w:r>
      <w:r w:rsidR="00591DB5">
        <w:rPr>
          <w:color w:val="000000" w:themeColor="text1"/>
        </w:rPr>
        <w:t>[</w:t>
      </w:r>
      <w:hyperlink r:id="rId11" w:history="1">
        <w:r w:rsidR="00591DB5" w:rsidRPr="00591DB5">
          <w:rPr>
            <w:rStyle w:val="Hyperlink"/>
          </w:rPr>
          <w:t>here</w:t>
        </w:r>
      </w:hyperlink>
      <w:r w:rsidR="00591DB5">
        <w:rPr>
          <w:color w:val="000000" w:themeColor="text1"/>
        </w:rPr>
        <w:t xml:space="preserve">] </w:t>
      </w:r>
      <w:r>
        <w:rPr>
          <w:color w:val="000000" w:themeColor="text1"/>
        </w:rPr>
        <w:t>高丽大学</w:t>
      </w:r>
      <w:r w:rsidR="00591DB5" w:rsidRPr="00AC2238">
        <w:rPr>
          <w:rFonts w:hint="eastAsia"/>
          <w:color w:val="0000FF"/>
        </w:rPr>
        <w:t>(</w:t>
      </w:r>
      <w:r w:rsidR="00591DB5" w:rsidRPr="00AC2238">
        <w:rPr>
          <w:color w:val="0000FF"/>
        </w:rPr>
        <w:t>use this</w:t>
      </w:r>
      <w:r w:rsidR="00591DB5" w:rsidRPr="00AC2238">
        <w:rPr>
          <w:rFonts w:hint="eastAsia"/>
          <w:color w:val="0000FF"/>
        </w:rPr>
        <w:t>)</w:t>
      </w:r>
    </w:p>
    <w:p w14:paraId="0FB2E720" w14:textId="77777777" w:rsidR="00591DB5" w:rsidRDefault="00591DB5" w:rsidP="00780E04">
      <w:pPr>
        <w:rPr>
          <w:color w:val="000000" w:themeColor="text1"/>
        </w:rPr>
      </w:pPr>
      <w:r w:rsidRPr="00591DB5">
        <w:rPr>
          <w:color w:val="000000" w:themeColor="text1"/>
        </w:rPr>
        <w:t>Kyoto</w:t>
      </w:r>
      <w:r>
        <w:rPr>
          <w:color w:val="000000" w:themeColor="text1"/>
        </w:rPr>
        <w:t xml:space="preserve"> University </w:t>
      </w:r>
      <w:r>
        <w:rPr>
          <w:color w:val="000000" w:themeColor="text1"/>
        </w:rPr>
        <w:t>京都大学</w:t>
      </w:r>
    </w:p>
    <w:p w14:paraId="0FB2E721" w14:textId="77777777" w:rsidR="00B51762" w:rsidRDefault="00B51762" w:rsidP="00780E04">
      <w:pPr>
        <w:rPr>
          <w:color w:val="000000" w:themeColor="text1"/>
        </w:rPr>
      </w:pPr>
      <w:r w:rsidRPr="00B51762">
        <w:rPr>
          <w:color w:val="000000" w:themeColor="text1"/>
        </w:rPr>
        <w:t>Massachusetts Institute of Technology</w:t>
      </w:r>
      <w:r>
        <w:rPr>
          <w:color w:val="000000" w:themeColor="text1"/>
        </w:rPr>
        <w:t xml:space="preserve"> [</w:t>
      </w:r>
      <w:hyperlink r:id="rId12" w:history="1">
        <w:r w:rsidRPr="00B51762">
          <w:rPr>
            <w:rStyle w:val="Hyperlink"/>
          </w:rPr>
          <w:t>here</w:t>
        </w:r>
      </w:hyperlink>
      <w:r>
        <w:rPr>
          <w:color w:val="000000" w:themeColor="text1"/>
        </w:rPr>
        <w:t>]</w:t>
      </w:r>
      <w:r w:rsidRPr="00B51762">
        <w:rPr>
          <w:rFonts w:hint="eastAsia"/>
          <w:color w:val="000000" w:themeColor="text1"/>
        </w:rPr>
        <w:t>麻省理工学院</w:t>
      </w:r>
    </w:p>
    <w:p w14:paraId="0FB2E722" w14:textId="77777777" w:rsidR="00F63BDA" w:rsidRDefault="008F7855" w:rsidP="00780E04">
      <w:pPr>
        <w:rPr>
          <w:color w:val="000000" w:themeColor="text1"/>
        </w:rPr>
      </w:pPr>
      <w:r w:rsidRPr="008F7855">
        <w:rPr>
          <w:color w:val="000000" w:themeColor="text1"/>
        </w:rPr>
        <w:t>Purdue University</w:t>
      </w:r>
      <w:r>
        <w:rPr>
          <w:color w:val="000000" w:themeColor="text1"/>
        </w:rPr>
        <w:t>[</w:t>
      </w:r>
      <w:hyperlink r:id="rId13" w:history="1">
        <w:r w:rsidRPr="008F7855">
          <w:rPr>
            <w:rStyle w:val="Hyperlink"/>
          </w:rPr>
          <w:t>here</w:t>
        </w:r>
      </w:hyperlink>
      <w:r>
        <w:rPr>
          <w:color w:val="000000" w:themeColor="text1"/>
        </w:rPr>
        <w:t>]</w:t>
      </w:r>
      <w:r w:rsidRPr="008F7855">
        <w:rPr>
          <w:rFonts w:hint="eastAsia"/>
          <w:color w:val="000000" w:themeColor="text1"/>
        </w:rPr>
        <w:t>普渡大学</w:t>
      </w:r>
    </w:p>
    <w:p w14:paraId="0FB2E723" w14:textId="77777777" w:rsidR="00F63BDA" w:rsidRDefault="00F63BDA" w:rsidP="00780E04">
      <w:pPr>
        <w:rPr>
          <w:color w:val="000000" w:themeColor="text1"/>
        </w:rPr>
      </w:pPr>
      <w:proofErr w:type="spellStart"/>
      <w:r>
        <w:rPr>
          <w:color w:val="000000" w:themeColor="text1"/>
        </w:rPr>
        <w:t>Spintec</w:t>
      </w:r>
      <w:proofErr w:type="spellEnd"/>
      <w:r>
        <w:rPr>
          <w:color w:val="000000" w:themeColor="text1"/>
        </w:rPr>
        <w:t xml:space="preserve"> [R22]</w:t>
      </w:r>
      <w:r>
        <w:rPr>
          <w:color w:val="000000" w:themeColor="text1"/>
        </w:rPr>
        <w:t>法国</w:t>
      </w:r>
      <w:proofErr w:type="spellStart"/>
      <w:r>
        <w:rPr>
          <w:rFonts w:hint="eastAsia"/>
          <w:color w:val="000000" w:themeColor="text1"/>
        </w:rPr>
        <w:t>S</w:t>
      </w:r>
      <w:r>
        <w:rPr>
          <w:color w:val="000000" w:themeColor="text1"/>
        </w:rPr>
        <w:t>pintec</w:t>
      </w:r>
      <w:proofErr w:type="spellEnd"/>
      <w:r>
        <w:rPr>
          <w:color w:val="000000" w:themeColor="text1"/>
        </w:rPr>
        <w:t>实验室</w:t>
      </w:r>
      <w:r>
        <w:rPr>
          <w:rFonts w:hint="eastAsia"/>
          <w:color w:val="000000" w:themeColor="text1"/>
        </w:rPr>
        <w:t xml:space="preserve">   </w:t>
      </w:r>
      <w:proofErr w:type="spellStart"/>
      <w:r>
        <w:rPr>
          <w:color w:val="000000" w:themeColor="text1"/>
        </w:rPr>
        <w:t>Spintec</w:t>
      </w:r>
      <w:proofErr w:type="spellEnd"/>
      <w:r w:rsidRPr="00AC2238">
        <w:rPr>
          <w:rFonts w:hint="eastAsia"/>
          <w:color w:val="0000FF"/>
        </w:rPr>
        <w:t>(</w:t>
      </w:r>
      <w:r w:rsidRPr="00AC2238">
        <w:rPr>
          <w:color w:val="0000FF"/>
        </w:rPr>
        <w:t>use this</w:t>
      </w:r>
      <w:r w:rsidRPr="00AC2238">
        <w:rPr>
          <w:rFonts w:hint="eastAsia"/>
          <w:color w:val="0000FF"/>
        </w:rPr>
        <w:t>)</w:t>
      </w:r>
    </w:p>
    <w:p w14:paraId="0FB2E724" w14:textId="77777777" w:rsidR="00B51762" w:rsidRDefault="00B51762" w:rsidP="00780E04">
      <w:pPr>
        <w:rPr>
          <w:color w:val="000000" w:themeColor="text1"/>
        </w:rPr>
      </w:pPr>
      <w:r w:rsidRPr="00B51762">
        <w:rPr>
          <w:color w:val="000000" w:themeColor="text1"/>
        </w:rPr>
        <w:t>UC Berkeley</w:t>
      </w:r>
      <w:r>
        <w:rPr>
          <w:color w:val="000000" w:themeColor="text1"/>
        </w:rPr>
        <w:t xml:space="preserve"> [</w:t>
      </w:r>
      <w:hyperlink r:id="rId14" w:history="1">
        <w:r w:rsidRPr="00B51762">
          <w:rPr>
            <w:rStyle w:val="Hyperlink"/>
          </w:rPr>
          <w:t>here</w:t>
        </w:r>
      </w:hyperlink>
      <w:r>
        <w:rPr>
          <w:color w:val="000000" w:themeColor="text1"/>
        </w:rPr>
        <w:t>]</w:t>
      </w:r>
      <w:r w:rsidRPr="00B51762">
        <w:rPr>
          <w:rFonts w:hint="eastAsia"/>
          <w:color w:val="000000" w:themeColor="text1"/>
        </w:rPr>
        <w:t>加州大学伯克利分校</w:t>
      </w:r>
    </w:p>
    <w:p w14:paraId="0FB2E725" w14:textId="77777777" w:rsidR="008F7855" w:rsidRPr="004804F5" w:rsidRDefault="008F7855" w:rsidP="00780E04">
      <w:pPr>
        <w:rPr>
          <w:color w:val="000000" w:themeColor="text1"/>
        </w:rPr>
      </w:pPr>
      <w:r w:rsidRPr="008F7855">
        <w:rPr>
          <w:color w:val="000000" w:themeColor="text1"/>
        </w:rPr>
        <w:t>UCLA</w:t>
      </w:r>
      <w:r>
        <w:rPr>
          <w:color w:val="000000" w:themeColor="text1"/>
        </w:rPr>
        <w:t xml:space="preserve"> [</w:t>
      </w:r>
      <w:hyperlink r:id="rId15" w:history="1">
        <w:r w:rsidRPr="00B51762">
          <w:rPr>
            <w:rStyle w:val="Hyperlink"/>
          </w:rPr>
          <w:t>here</w:t>
        </w:r>
      </w:hyperlink>
      <w:r>
        <w:rPr>
          <w:color w:val="000000" w:themeColor="text1"/>
        </w:rPr>
        <w:t>]</w:t>
      </w:r>
      <w:r w:rsidRPr="008F7855">
        <w:rPr>
          <w:rFonts w:hint="eastAsia"/>
          <w:color w:val="000000" w:themeColor="text1"/>
        </w:rPr>
        <w:t>加州大学洛杉矶分校</w:t>
      </w:r>
    </w:p>
    <w:p w14:paraId="0FB2E726" w14:textId="4D4BA7B6" w:rsidR="001D39BA" w:rsidRPr="00C36623" w:rsidRDefault="001D39BA" w:rsidP="00780E04">
      <w:pPr>
        <w:rPr>
          <w:b/>
          <w:i/>
          <w:u w:val="single"/>
        </w:rPr>
      </w:pPr>
      <w:r w:rsidRPr="00C36623">
        <w:rPr>
          <w:b/>
          <w:i/>
          <w:u w:val="single"/>
        </w:rPr>
        <w:t xml:space="preserve">To </w:t>
      </w:r>
      <w:r w:rsidR="00611A01">
        <w:rPr>
          <w:rFonts w:hint="eastAsia"/>
          <w:b/>
          <w:i/>
          <w:u w:val="single"/>
        </w:rPr>
        <w:t>check</w:t>
      </w:r>
    </w:p>
    <w:p w14:paraId="0FB2E727" w14:textId="77777777" w:rsidR="00D9419D" w:rsidRDefault="00D9419D" w:rsidP="001D39BA">
      <w:r>
        <w:t>Angular momentum compensation</w:t>
      </w:r>
      <w:r w:rsidR="00C775EC">
        <w:t>角动量补偿点？</w:t>
      </w:r>
    </w:p>
    <w:p w14:paraId="0FB2E728" w14:textId="77777777" w:rsidR="008F6BF3" w:rsidRDefault="008F6BF3" w:rsidP="001D39BA">
      <w:r>
        <w:t>Artificial neural network</w:t>
      </w:r>
    </w:p>
    <w:p w14:paraId="0FB2E729" w14:textId="77777777" w:rsidR="000F5A3B" w:rsidRDefault="000F5A3B" w:rsidP="001D39BA">
      <w:r>
        <w:t>Berry curvature</w:t>
      </w:r>
    </w:p>
    <w:p w14:paraId="0FB2E72A" w14:textId="77777777" w:rsidR="00D9419D" w:rsidRDefault="00D9419D" w:rsidP="001D39BA">
      <w:r>
        <w:t>bulk</w:t>
      </w:r>
    </w:p>
    <w:p w14:paraId="0FB2E72B" w14:textId="77777777" w:rsidR="00D9419D" w:rsidRDefault="00D9419D" w:rsidP="001D39BA">
      <w:r>
        <w:t>cell</w:t>
      </w:r>
    </w:p>
    <w:p w14:paraId="0FB2E72C" w14:textId="77777777" w:rsidR="0028446C" w:rsidRDefault="0028446C" w:rsidP="001D39BA">
      <w:r>
        <w:t xml:space="preserve">cooling coefficient </w:t>
      </w:r>
      <w:r>
        <w:t>冷却系数？</w:t>
      </w:r>
    </w:p>
    <w:p w14:paraId="0FB2E72D" w14:textId="77777777" w:rsidR="0073489B" w:rsidRDefault="00080EF9" w:rsidP="001D39BA">
      <w:r>
        <w:t>Current driven</w:t>
      </w:r>
    </w:p>
    <w:p w14:paraId="0FB2E72E" w14:textId="77777777" w:rsidR="000F5A3B" w:rsidRDefault="000F5A3B" w:rsidP="001D39BA">
      <w:r>
        <w:t>Diffusion equation</w:t>
      </w:r>
    </w:p>
    <w:p w14:paraId="0FB2E72F" w14:textId="77777777" w:rsidR="000F5A3B" w:rsidRDefault="000F5A3B" w:rsidP="001D39BA">
      <w:r>
        <w:t>Dipole coupling</w:t>
      </w:r>
    </w:p>
    <w:p w14:paraId="0FB2E730" w14:textId="77777777" w:rsidR="00C36623" w:rsidRDefault="00C36623" w:rsidP="001D39BA">
      <w:r>
        <w:t>Exchange coupling</w:t>
      </w:r>
    </w:p>
    <w:p w14:paraId="0FB2E731" w14:textId="77777777" w:rsidR="00C36623" w:rsidRDefault="00C36623" w:rsidP="001D39BA"/>
    <w:p w14:paraId="0FB2E732" w14:textId="77777777" w:rsidR="00C36623" w:rsidRDefault="00C36623" w:rsidP="001D39BA">
      <w:proofErr w:type="spellStart"/>
      <w:r>
        <w:t>Fcc</w:t>
      </w:r>
      <w:proofErr w:type="spellEnd"/>
    </w:p>
    <w:p w14:paraId="0FB2E733" w14:textId="77777777" w:rsidR="006526A2" w:rsidRDefault="006526A2" w:rsidP="001D39BA">
      <w:r>
        <w:t>Frequency spectrum</w:t>
      </w:r>
    </w:p>
    <w:p w14:paraId="0FB2E734" w14:textId="77777777" w:rsidR="00D9419D" w:rsidRDefault="00D9419D" w:rsidP="001D39BA">
      <w:r>
        <w:t>G factor</w:t>
      </w:r>
    </w:p>
    <w:p w14:paraId="0FB2E735" w14:textId="77777777" w:rsidR="00080EF9" w:rsidRDefault="00080EF9" w:rsidP="001D39BA">
      <w:r>
        <w:t>Group velocity</w:t>
      </w:r>
    </w:p>
    <w:p w14:paraId="0FB2E736" w14:textId="77777777" w:rsidR="004C2D38" w:rsidRDefault="00DC1443" w:rsidP="001D39BA">
      <w:r>
        <w:t>H</w:t>
      </w:r>
      <w:r w:rsidR="004C2D38">
        <w:t>eisenberg</w:t>
      </w:r>
    </w:p>
    <w:p w14:paraId="0FB2E737" w14:textId="77777777" w:rsidR="00C77704" w:rsidRDefault="00C77704" w:rsidP="001D39BA">
      <w:r w:rsidRPr="00C77704">
        <w:t>inhomogeneous</w:t>
      </w:r>
    </w:p>
    <w:p w14:paraId="0FB2E738" w14:textId="77777777" w:rsidR="00C36623" w:rsidRDefault="00C36623" w:rsidP="001D39BA">
      <w:proofErr w:type="spellStart"/>
      <w:r>
        <w:t>Interband</w:t>
      </w:r>
      <w:proofErr w:type="spellEnd"/>
    </w:p>
    <w:p w14:paraId="0FB2E739" w14:textId="77777777" w:rsidR="00C36623" w:rsidRDefault="000F5A3B" w:rsidP="001D39BA">
      <w:proofErr w:type="spellStart"/>
      <w:r>
        <w:t>I</w:t>
      </w:r>
      <w:r w:rsidR="00C36623">
        <w:t>ntraband</w:t>
      </w:r>
      <w:proofErr w:type="spellEnd"/>
    </w:p>
    <w:p w14:paraId="0FB2E73A" w14:textId="77777777" w:rsidR="000F5A3B" w:rsidRDefault="000F5A3B" w:rsidP="001D39BA">
      <w:r>
        <w:t>Inverse spin galvanic effect</w:t>
      </w:r>
    </w:p>
    <w:p w14:paraId="0FB2E73B" w14:textId="77777777" w:rsidR="007732F0" w:rsidRDefault="007732F0" w:rsidP="007732F0">
      <w:r>
        <w:t>Left-hand chirality</w:t>
      </w:r>
    </w:p>
    <w:p w14:paraId="0FB2E73C" w14:textId="77777777" w:rsidR="004A086C" w:rsidRDefault="004A086C" w:rsidP="007732F0">
      <w:r>
        <w:t>linewidth</w:t>
      </w:r>
    </w:p>
    <w:p w14:paraId="0FB2E73D" w14:textId="77777777" w:rsidR="00D9419D" w:rsidRDefault="00D9419D" w:rsidP="00D9419D">
      <w:r>
        <w:t>Magnetization compensation</w:t>
      </w:r>
      <w:r w:rsidR="002B048D">
        <w:t>磁矩</w:t>
      </w:r>
      <w:r w:rsidR="00C775EC">
        <w:t>补偿点？</w:t>
      </w:r>
    </w:p>
    <w:p w14:paraId="0FB2E73E" w14:textId="77777777" w:rsidR="00080EF9" w:rsidRDefault="00080EF9" w:rsidP="00080EF9">
      <w:r>
        <w:t>Magnetic property</w:t>
      </w:r>
    </w:p>
    <w:p w14:paraId="0FB2E73F" w14:textId="77777777" w:rsidR="00080EF9" w:rsidRDefault="00080EF9" w:rsidP="00080EF9">
      <w:r>
        <w:t xml:space="preserve">Magnetostatic energy </w:t>
      </w:r>
      <w:r w:rsidRPr="005154BD">
        <w:rPr>
          <w:color w:val="FF0000"/>
        </w:rPr>
        <w:t>?</w:t>
      </w:r>
    </w:p>
    <w:p w14:paraId="0FB2E740" w14:textId="77777777" w:rsidR="00080EF9" w:rsidRDefault="00080EF9" w:rsidP="00080EF9">
      <w:r>
        <w:t xml:space="preserve">Mechanism </w:t>
      </w:r>
    </w:p>
    <w:p w14:paraId="0FB2E741" w14:textId="77777777" w:rsidR="00D9419D" w:rsidRDefault="00D9419D" w:rsidP="00D9419D">
      <w:r>
        <w:t xml:space="preserve">Net magnetization </w:t>
      </w:r>
    </w:p>
    <w:p w14:paraId="0FB2E742" w14:textId="77777777" w:rsidR="00080EF9" w:rsidRDefault="009A7B43" w:rsidP="007732F0">
      <w:r>
        <w:t>Read error rate</w:t>
      </w:r>
    </w:p>
    <w:p w14:paraId="0FB2E743" w14:textId="77777777" w:rsidR="007732F0" w:rsidRDefault="007732F0" w:rsidP="007732F0">
      <w:r>
        <w:t>Right-hand chirality</w:t>
      </w:r>
    </w:p>
    <w:p w14:paraId="0FB2E744" w14:textId="77777777" w:rsidR="007732F0" w:rsidRDefault="007732F0" w:rsidP="001D39BA"/>
    <w:p w14:paraId="0FB2E745" w14:textId="77777777" w:rsidR="001D39BA" w:rsidRDefault="001D39BA" w:rsidP="001D39BA">
      <w:r>
        <w:t xml:space="preserve">Saturation magnetization </w:t>
      </w:r>
      <w:r w:rsidRPr="001D39BA">
        <w:rPr>
          <w:color w:val="FF0000"/>
        </w:rPr>
        <w:t>?</w:t>
      </w:r>
    </w:p>
    <w:p w14:paraId="0FB2E746" w14:textId="77777777" w:rsidR="00227223" w:rsidRDefault="00227223" w:rsidP="001D39BA">
      <w:r>
        <w:t>Spatial resolved</w:t>
      </w:r>
      <w:r w:rsidR="000C60CA">
        <w:t xml:space="preserve"> </w:t>
      </w:r>
      <w:r w:rsidR="000C60CA" w:rsidRPr="000C60CA">
        <w:rPr>
          <w:rFonts w:hint="eastAsia"/>
        </w:rPr>
        <w:t>空间分辨</w:t>
      </w:r>
      <w:r w:rsidR="000C60CA">
        <w:rPr>
          <w:rFonts w:hint="eastAsia"/>
        </w:rPr>
        <w:t>？</w:t>
      </w:r>
    </w:p>
    <w:p w14:paraId="0FB2E747" w14:textId="77777777" w:rsidR="00B56805" w:rsidRDefault="00B56805" w:rsidP="001D39BA">
      <w:r>
        <w:t>Spin coherence length</w:t>
      </w:r>
    </w:p>
    <w:p w14:paraId="0FB2E748" w14:textId="77777777" w:rsidR="001D39BA" w:rsidRDefault="001D39BA" w:rsidP="001D39BA">
      <w:r>
        <w:t xml:space="preserve">Sublattice </w:t>
      </w:r>
      <w:r w:rsidRPr="00FB6EB5">
        <w:rPr>
          <w:color w:val="FF0000"/>
        </w:rPr>
        <w:t>?</w:t>
      </w:r>
    </w:p>
    <w:p w14:paraId="0FB2E749" w14:textId="77777777" w:rsidR="000F5A3B" w:rsidRDefault="000F5A3B" w:rsidP="00780E04">
      <w:r>
        <w:t>Texture</w:t>
      </w:r>
    </w:p>
    <w:p w14:paraId="0FB2E74A" w14:textId="77777777" w:rsidR="0028446C" w:rsidRDefault="0028446C" w:rsidP="00780E04">
      <w:r>
        <w:t xml:space="preserve">Thermal capacity </w:t>
      </w:r>
      <w:r>
        <w:t>热容量？</w:t>
      </w:r>
    </w:p>
    <w:p w14:paraId="649F4E3B" w14:textId="532BC5E9" w:rsidR="00361FA5" w:rsidRDefault="00361FA5" w:rsidP="00780E04">
      <w:pPr>
        <w:rPr>
          <w:rFonts w:hint="eastAsia"/>
        </w:rPr>
      </w:pPr>
      <w:r>
        <w:rPr>
          <w:rFonts w:hint="eastAsia"/>
        </w:rPr>
        <w:lastRenderedPageBreak/>
        <w:t>Time Evolution</w:t>
      </w:r>
    </w:p>
    <w:p w14:paraId="0FB2E74B" w14:textId="251653F3" w:rsidR="001D39BA" w:rsidRDefault="009A7B43" w:rsidP="00780E04">
      <w:r>
        <w:t>Write error rate</w:t>
      </w:r>
    </w:p>
    <w:p w14:paraId="0FB2E74C" w14:textId="77777777" w:rsidR="009A7B43" w:rsidRDefault="009A7B43" w:rsidP="00780E04"/>
    <w:p w14:paraId="0FB2E74D" w14:textId="77777777" w:rsidR="00821DA5" w:rsidRPr="00AC2238" w:rsidRDefault="00821DA5" w:rsidP="00780E04">
      <w:r w:rsidRPr="00AC2238">
        <w:t xml:space="preserve">[R1] </w:t>
      </w:r>
      <w:r w:rsidRPr="00AC2238">
        <w:rPr>
          <w:rFonts w:hint="eastAsia"/>
        </w:rPr>
        <w:t>2012-</w:t>
      </w:r>
      <w:r w:rsidRPr="00AC2238">
        <w:rPr>
          <w:rFonts w:hint="eastAsia"/>
        </w:rPr>
        <w:t>刘要稳</w:t>
      </w:r>
      <w:r w:rsidRPr="00AC2238">
        <w:rPr>
          <w:rFonts w:hint="eastAsia"/>
        </w:rPr>
        <w:t>-</w:t>
      </w:r>
      <w:r w:rsidRPr="00AC2238">
        <w:rPr>
          <w:rFonts w:hint="eastAsia"/>
        </w:rPr>
        <w:t>自旋转矩效应和</w:t>
      </w:r>
      <w:proofErr w:type="spellStart"/>
      <w:r w:rsidRPr="00AC2238">
        <w:rPr>
          <w:rFonts w:hint="eastAsia"/>
        </w:rPr>
        <w:t>Rashba</w:t>
      </w:r>
      <w:proofErr w:type="spellEnd"/>
      <w:r w:rsidRPr="00AC2238">
        <w:rPr>
          <w:rFonts w:hint="eastAsia"/>
        </w:rPr>
        <w:t>效应所驱动的磁畴壁动力学研究</w:t>
      </w:r>
    </w:p>
    <w:p w14:paraId="0FB2E74E" w14:textId="77777777" w:rsidR="00821DA5" w:rsidRPr="00AC2238" w:rsidRDefault="00821DA5" w:rsidP="00780E04">
      <w:r w:rsidRPr="00AC2238">
        <w:t xml:space="preserve">[R2] </w:t>
      </w:r>
      <w:r w:rsidRPr="00AC2238">
        <w:rPr>
          <w:rFonts w:hint="eastAsia"/>
        </w:rPr>
        <w:t>2014-</w:t>
      </w:r>
      <w:r w:rsidRPr="00AC2238">
        <w:rPr>
          <w:rFonts w:hint="eastAsia"/>
        </w:rPr>
        <w:t>肖江</w:t>
      </w:r>
      <w:r w:rsidRPr="00AC2238">
        <w:rPr>
          <w:rFonts w:hint="eastAsia"/>
        </w:rPr>
        <w:t>-</w:t>
      </w:r>
      <w:r w:rsidRPr="00AC2238">
        <w:rPr>
          <w:rFonts w:hint="eastAsia"/>
        </w:rPr>
        <w:t>磁性绝缘体中的自旋波激发、传输、探测及其应用的理论研究</w:t>
      </w:r>
    </w:p>
    <w:p w14:paraId="0FB2E74F" w14:textId="77777777" w:rsidR="00821DA5" w:rsidRPr="00AC2238" w:rsidRDefault="00821DA5" w:rsidP="00780E04">
      <w:r w:rsidRPr="00AC2238">
        <w:rPr>
          <w:rFonts w:hint="eastAsia"/>
        </w:rPr>
        <w:t>[</w:t>
      </w:r>
      <w:r w:rsidRPr="00AC2238">
        <w:t>R3</w:t>
      </w:r>
      <w:r w:rsidRPr="00AC2238">
        <w:rPr>
          <w:rFonts w:hint="eastAsia"/>
        </w:rPr>
        <w:t>]</w:t>
      </w:r>
      <w:r w:rsidRPr="00AC2238">
        <w:t xml:space="preserve"> </w:t>
      </w:r>
      <w:r w:rsidRPr="00AC2238">
        <w:rPr>
          <w:rFonts w:hint="eastAsia"/>
        </w:rPr>
        <w:t>2014-</w:t>
      </w:r>
      <w:r w:rsidRPr="00AC2238">
        <w:rPr>
          <w:rFonts w:hint="eastAsia"/>
        </w:rPr>
        <w:t>吴义政</w:t>
      </w:r>
      <w:r w:rsidRPr="00AC2238">
        <w:rPr>
          <w:rFonts w:hint="eastAsia"/>
        </w:rPr>
        <w:t>-</w:t>
      </w:r>
      <w:r w:rsidRPr="00AC2238">
        <w:rPr>
          <w:rFonts w:hint="eastAsia"/>
        </w:rPr>
        <w:t>单晶铁磁金属</w:t>
      </w:r>
      <w:r w:rsidRPr="00AC2238">
        <w:rPr>
          <w:rFonts w:hint="eastAsia"/>
        </w:rPr>
        <w:t>_</w:t>
      </w:r>
      <w:r w:rsidRPr="00AC2238">
        <w:rPr>
          <w:rFonts w:hint="eastAsia"/>
        </w:rPr>
        <w:t>重金属异质结构中自旋</w:t>
      </w:r>
      <w:r w:rsidRPr="00AC2238">
        <w:rPr>
          <w:rFonts w:hint="eastAsia"/>
        </w:rPr>
        <w:t>-</w:t>
      </w:r>
      <w:r w:rsidRPr="00AC2238">
        <w:rPr>
          <w:rFonts w:hint="eastAsia"/>
        </w:rPr>
        <w:t>轨道力矩效应研究</w:t>
      </w:r>
    </w:p>
    <w:p w14:paraId="0FB2E750" w14:textId="77777777" w:rsidR="006F2862" w:rsidRPr="00AC2238" w:rsidRDefault="006F2862" w:rsidP="00780E04">
      <w:r w:rsidRPr="00AC2238">
        <w:rPr>
          <w:rFonts w:hint="eastAsia"/>
        </w:rPr>
        <w:t>[</w:t>
      </w:r>
      <w:r w:rsidRPr="00AC2238">
        <w:t>R4</w:t>
      </w:r>
      <w:r w:rsidRPr="00AC2238">
        <w:rPr>
          <w:rFonts w:hint="eastAsia"/>
        </w:rPr>
        <w:t>]</w:t>
      </w:r>
      <w:r w:rsidRPr="00AC2238">
        <w:t xml:space="preserve"> </w:t>
      </w:r>
      <w:r w:rsidRPr="00AC2238">
        <w:rPr>
          <w:rFonts w:hint="eastAsia"/>
        </w:rPr>
        <w:t>2012-</w:t>
      </w:r>
      <w:r w:rsidRPr="00AC2238">
        <w:rPr>
          <w:rFonts w:hint="eastAsia"/>
        </w:rPr>
        <w:t>张宗芝</w:t>
      </w:r>
      <w:r w:rsidRPr="00AC2238">
        <w:rPr>
          <w:rFonts w:hint="eastAsia"/>
        </w:rPr>
        <w:t>-</w:t>
      </w:r>
      <w:r w:rsidRPr="00AC2238">
        <w:rPr>
          <w:rFonts w:hint="eastAsia"/>
        </w:rPr>
        <w:t>金属自旋电子学材料、器件与磁动力学</w:t>
      </w:r>
    </w:p>
    <w:p w14:paraId="0FB2E751" w14:textId="77777777" w:rsidR="006F2862" w:rsidRPr="00AC2238" w:rsidRDefault="006F2862" w:rsidP="00780E04">
      <w:r w:rsidRPr="00AC2238">
        <w:rPr>
          <w:rFonts w:hint="eastAsia"/>
        </w:rPr>
        <w:t>[</w:t>
      </w:r>
      <w:r w:rsidRPr="00AC2238">
        <w:t>R5</w:t>
      </w:r>
      <w:r w:rsidRPr="00AC2238">
        <w:rPr>
          <w:rFonts w:hint="eastAsia"/>
        </w:rPr>
        <w:t>]</w:t>
      </w:r>
      <w:r w:rsidRPr="00AC2238">
        <w:t xml:space="preserve"> </w:t>
      </w:r>
      <w:r w:rsidRPr="00AC2238">
        <w:rPr>
          <w:rFonts w:hint="eastAsia"/>
        </w:rPr>
        <w:t>2015-</w:t>
      </w:r>
      <w:r w:rsidRPr="00AC2238">
        <w:rPr>
          <w:rFonts w:hint="eastAsia"/>
        </w:rPr>
        <w:t>赵巍胜</w:t>
      </w:r>
      <w:r w:rsidRPr="00AC2238">
        <w:rPr>
          <w:rFonts w:hint="eastAsia"/>
        </w:rPr>
        <w:t>-</w:t>
      </w:r>
      <w:proofErr w:type="spellStart"/>
      <w:r w:rsidRPr="00AC2238">
        <w:rPr>
          <w:rFonts w:hint="eastAsia"/>
        </w:rPr>
        <w:t>CoFeB_MgO</w:t>
      </w:r>
      <w:proofErr w:type="spellEnd"/>
      <w:r w:rsidRPr="00AC2238">
        <w:rPr>
          <w:rFonts w:hint="eastAsia"/>
        </w:rPr>
        <w:t>磁性多层膜中自旋轨道矩与自旋转移矩耦合效应研究</w:t>
      </w:r>
    </w:p>
    <w:p w14:paraId="0FB2E752" w14:textId="77777777" w:rsidR="003C6D82" w:rsidRDefault="003C6D82" w:rsidP="00780E04">
      <w:r w:rsidRPr="00AC2238">
        <w:rPr>
          <w:rFonts w:hint="eastAsia"/>
        </w:rPr>
        <w:t>[</w:t>
      </w:r>
      <w:r w:rsidRPr="00AC2238">
        <w:t>R6</w:t>
      </w:r>
      <w:r w:rsidRPr="00AC2238">
        <w:rPr>
          <w:rFonts w:hint="eastAsia"/>
        </w:rPr>
        <w:t>]</w:t>
      </w:r>
      <w:r w:rsidRPr="00AC2238">
        <w:t xml:space="preserve"> </w:t>
      </w:r>
      <w:r w:rsidRPr="00AC2238">
        <w:rPr>
          <w:rFonts w:hint="eastAsia"/>
        </w:rPr>
        <w:t>2012-</w:t>
      </w:r>
      <w:r w:rsidRPr="00AC2238">
        <w:rPr>
          <w:rFonts w:hint="eastAsia"/>
        </w:rPr>
        <w:t>曾中明</w:t>
      </w:r>
      <w:r w:rsidRPr="00AC2238">
        <w:rPr>
          <w:rFonts w:hint="eastAsia"/>
        </w:rPr>
        <w:t>-</w:t>
      </w:r>
      <w:r w:rsidRPr="00AC2238">
        <w:rPr>
          <w:rFonts w:hint="eastAsia"/>
        </w:rPr>
        <w:t>无需磁场的自旋转移力矩纳米振荡器的制备及微波性能研究</w:t>
      </w:r>
    </w:p>
    <w:p w14:paraId="0FB2E753" w14:textId="77777777" w:rsidR="00AC2238" w:rsidRDefault="00AC2238" w:rsidP="00780E04">
      <w:r>
        <w:rPr>
          <w:rFonts w:hint="eastAsia"/>
        </w:rPr>
        <w:t>[</w:t>
      </w:r>
      <w:r>
        <w:t>R7</w:t>
      </w:r>
      <w:r>
        <w:rPr>
          <w:rFonts w:hint="eastAsia"/>
        </w:rPr>
        <w:t>]</w:t>
      </w:r>
      <w:r>
        <w:t xml:space="preserve"> </w:t>
      </w:r>
      <w:r w:rsidRPr="00AC2238">
        <w:rPr>
          <w:rFonts w:hint="eastAsia"/>
        </w:rPr>
        <w:t>2016-</w:t>
      </w:r>
      <w:r w:rsidRPr="00AC2238">
        <w:rPr>
          <w:rFonts w:hint="eastAsia"/>
        </w:rPr>
        <w:t>张宗芝</w:t>
      </w:r>
      <w:r w:rsidRPr="00AC2238">
        <w:rPr>
          <w:rFonts w:hint="eastAsia"/>
        </w:rPr>
        <w:t>-</w:t>
      </w:r>
      <w:r w:rsidRPr="00AC2238">
        <w:rPr>
          <w:rFonts w:hint="eastAsia"/>
        </w:rPr>
        <w:t>垂直磁化交换耦合复合薄膜结构的超快自旋动力学研究</w:t>
      </w:r>
    </w:p>
    <w:p w14:paraId="0FB2E754" w14:textId="77777777" w:rsidR="00CF1494" w:rsidRDefault="00CF1494" w:rsidP="00780E04">
      <w:r>
        <w:t xml:space="preserve">[R8] </w:t>
      </w:r>
      <w:r w:rsidRPr="00CF1494">
        <w:rPr>
          <w:rFonts w:hint="eastAsia"/>
        </w:rPr>
        <w:t>2013-</w:t>
      </w:r>
      <w:r w:rsidRPr="00CF1494">
        <w:rPr>
          <w:rFonts w:hint="eastAsia"/>
        </w:rPr>
        <w:t>郭光华</w:t>
      </w:r>
      <w:r w:rsidRPr="00CF1494">
        <w:rPr>
          <w:rFonts w:hint="eastAsia"/>
        </w:rPr>
        <w:t>-</w:t>
      </w:r>
      <w:r w:rsidRPr="00CF1494">
        <w:rPr>
          <w:rFonts w:hint="eastAsia"/>
        </w:rPr>
        <w:t>磁子自旋流驱动的畴壁动力学研究</w:t>
      </w:r>
    </w:p>
    <w:p w14:paraId="0FB2E755" w14:textId="77777777" w:rsidR="00721F08" w:rsidRDefault="00721F08" w:rsidP="00780E04">
      <w:r>
        <w:rPr>
          <w:rFonts w:hint="eastAsia"/>
        </w:rPr>
        <w:t>[</w:t>
      </w:r>
      <w:r>
        <w:t>R9</w:t>
      </w:r>
      <w:r>
        <w:rPr>
          <w:rFonts w:hint="eastAsia"/>
        </w:rPr>
        <w:t>]</w:t>
      </w:r>
      <w:r>
        <w:t xml:space="preserve"> </w:t>
      </w:r>
      <w:r w:rsidRPr="00721F08">
        <w:rPr>
          <w:rFonts w:hint="eastAsia"/>
        </w:rPr>
        <w:t>2013-</w:t>
      </w:r>
      <w:r w:rsidRPr="00721F08">
        <w:rPr>
          <w:rFonts w:hint="eastAsia"/>
        </w:rPr>
        <w:t>王向荣</w:t>
      </w:r>
      <w:r w:rsidRPr="00721F08">
        <w:rPr>
          <w:rFonts w:hint="eastAsia"/>
        </w:rPr>
        <w:t>-</w:t>
      </w:r>
      <w:r w:rsidRPr="00721F08">
        <w:rPr>
          <w:rFonts w:hint="eastAsia"/>
        </w:rPr>
        <w:t>纳米磁结构中的自旋波与畴壁动力学</w:t>
      </w:r>
    </w:p>
    <w:p w14:paraId="0FB2E756" w14:textId="77777777" w:rsidR="0021281D" w:rsidRDefault="0021281D" w:rsidP="00780E04">
      <w:r>
        <w:rPr>
          <w:rFonts w:hint="eastAsia"/>
        </w:rPr>
        <w:t>[</w:t>
      </w:r>
      <w:r>
        <w:t>R10</w:t>
      </w:r>
      <w:r>
        <w:rPr>
          <w:rFonts w:hint="eastAsia"/>
        </w:rPr>
        <w:t>]</w:t>
      </w:r>
      <w:r>
        <w:t xml:space="preserve"> </w:t>
      </w:r>
      <w:r w:rsidRPr="0021281D">
        <w:rPr>
          <w:rFonts w:hint="eastAsia"/>
        </w:rPr>
        <w:t>2016-</w:t>
      </w:r>
      <w:r w:rsidRPr="0021281D">
        <w:rPr>
          <w:rFonts w:hint="eastAsia"/>
        </w:rPr>
        <w:t>宋成</w:t>
      </w:r>
      <w:r w:rsidRPr="0021281D">
        <w:rPr>
          <w:rFonts w:hint="eastAsia"/>
        </w:rPr>
        <w:t>-</w:t>
      </w:r>
      <w:proofErr w:type="spellStart"/>
      <w:r w:rsidRPr="0021281D">
        <w:rPr>
          <w:rFonts w:hint="eastAsia"/>
        </w:rPr>
        <w:t>FeRh</w:t>
      </w:r>
      <w:proofErr w:type="spellEnd"/>
      <w:r w:rsidRPr="0021281D">
        <w:rPr>
          <w:rFonts w:hint="eastAsia"/>
        </w:rPr>
        <w:t>反铁磁</w:t>
      </w:r>
      <w:r w:rsidRPr="0021281D">
        <w:rPr>
          <w:rFonts w:hint="eastAsia"/>
        </w:rPr>
        <w:t>-</w:t>
      </w:r>
      <w:r w:rsidRPr="0021281D">
        <w:rPr>
          <w:rFonts w:hint="eastAsia"/>
        </w:rPr>
        <w:t>铁磁相转变机理与调控</w:t>
      </w:r>
    </w:p>
    <w:p w14:paraId="0FB2E757" w14:textId="77777777" w:rsidR="0021281D" w:rsidRDefault="0021281D" w:rsidP="00780E04">
      <w:r>
        <w:rPr>
          <w:rFonts w:hint="eastAsia"/>
        </w:rPr>
        <w:t>[</w:t>
      </w:r>
      <w:r>
        <w:t>R11</w:t>
      </w:r>
      <w:r>
        <w:rPr>
          <w:rFonts w:hint="eastAsia"/>
        </w:rPr>
        <w:t>]</w:t>
      </w:r>
      <w:r>
        <w:t xml:space="preserve"> </w:t>
      </w:r>
      <w:r w:rsidRPr="0021281D">
        <w:rPr>
          <w:rFonts w:hint="eastAsia"/>
        </w:rPr>
        <w:t>2016-</w:t>
      </w:r>
      <w:r w:rsidRPr="0021281D">
        <w:rPr>
          <w:rFonts w:hint="eastAsia"/>
        </w:rPr>
        <w:t>谷建强</w:t>
      </w:r>
      <w:r w:rsidRPr="0021281D">
        <w:rPr>
          <w:rFonts w:hint="eastAsia"/>
        </w:rPr>
        <w:t>-</w:t>
      </w:r>
      <w:r w:rsidRPr="0021281D">
        <w:rPr>
          <w:rFonts w:hint="eastAsia"/>
        </w:rPr>
        <w:t>太赫兹超材料</w:t>
      </w:r>
    </w:p>
    <w:p w14:paraId="0FB2E758" w14:textId="77777777" w:rsidR="000A2D7A" w:rsidRDefault="000A2D7A" w:rsidP="00780E04">
      <w:r>
        <w:rPr>
          <w:rFonts w:hint="eastAsia"/>
        </w:rPr>
        <w:t>[</w:t>
      </w:r>
      <w:r>
        <w:t>R12</w:t>
      </w:r>
      <w:r>
        <w:rPr>
          <w:rFonts w:hint="eastAsia"/>
        </w:rPr>
        <w:t>]</w:t>
      </w:r>
      <w:r>
        <w:t xml:space="preserve"> </w:t>
      </w:r>
      <w:r w:rsidRPr="000A2D7A">
        <w:rPr>
          <w:rFonts w:hint="eastAsia"/>
        </w:rPr>
        <w:t>2017-</w:t>
      </w:r>
      <w:r w:rsidRPr="000A2D7A">
        <w:rPr>
          <w:rFonts w:hint="eastAsia"/>
        </w:rPr>
        <w:t>张佳</w:t>
      </w:r>
      <w:r w:rsidRPr="000A2D7A">
        <w:rPr>
          <w:rFonts w:hint="eastAsia"/>
        </w:rPr>
        <w:t>-</w:t>
      </w:r>
      <w:r w:rsidRPr="000A2D7A">
        <w:rPr>
          <w:rFonts w:hint="eastAsia"/>
        </w:rPr>
        <w:t>自旋轨道力矩效应的第一性原理计算研究</w:t>
      </w:r>
    </w:p>
    <w:p w14:paraId="0FB2E759" w14:textId="77777777" w:rsidR="00A6339A" w:rsidRDefault="00A6339A" w:rsidP="00780E04">
      <w:r>
        <w:rPr>
          <w:rFonts w:hint="eastAsia"/>
        </w:rPr>
        <w:t>[</w:t>
      </w:r>
      <w:r>
        <w:t>R13</w:t>
      </w:r>
      <w:r>
        <w:rPr>
          <w:rFonts w:hint="eastAsia"/>
        </w:rPr>
        <w:t>]</w:t>
      </w:r>
      <w:r>
        <w:t xml:space="preserve"> </w:t>
      </w:r>
      <w:r w:rsidRPr="00A6339A">
        <w:rPr>
          <w:rFonts w:hint="eastAsia"/>
        </w:rPr>
        <w:t>2015-</w:t>
      </w:r>
      <w:r w:rsidRPr="00A6339A">
        <w:rPr>
          <w:rFonts w:hint="eastAsia"/>
        </w:rPr>
        <w:t>丁海峰</w:t>
      </w:r>
      <w:r w:rsidRPr="00A6339A">
        <w:rPr>
          <w:rFonts w:hint="eastAsia"/>
        </w:rPr>
        <w:t>-</w:t>
      </w:r>
      <w:r w:rsidRPr="00A6339A">
        <w:rPr>
          <w:rFonts w:hint="eastAsia"/>
        </w:rPr>
        <w:t>高质量人工斯格明子晶体制备、动力学及操控研究</w:t>
      </w:r>
    </w:p>
    <w:p w14:paraId="0FB2E75A" w14:textId="77777777" w:rsidR="00F65547" w:rsidRDefault="00F65547" w:rsidP="00780E04">
      <w:r>
        <w:rPr>
          <w:rFonts w:hint="eastAsia"/>
        </w:rPr>
        <w:t>[</w:t>
      </w:r>
      <w:r>
        <w:t xml:space="preserve">R14] </w:t>
      </w:r>
      <w:r w:rsidRPr="00F65547">
        <w:rPr>
          <w:rFonts w:hint="eastAsia"/>
        </w:rPr>
        <w:t>2017-</w:t>
      </w:r>
      <w:r w:rsidRPr="00F65547">
        <w:rPr>
          <w:rFonts w:hint="eastAsia"/>
        </w:rPr>
        <w:t>一种数据非易失性的多功能和可编程自旋逻辑研究进展</w:t>
      </w:r>
      <w:r w:rsidRPr="00F65547">
        <w:rPr>
          <w:rFonts w:hint="eastAsia"/>
        </w:rPr>
        <w:t>.pdf</w:t>
      </w:r>
    </w:p>
    <w:p w14:paraId="0FB2E75B" w14:textId="77777777" w:rsidR="005E5A07" w:rsidRDefault="005E5A07" w:rsidP="00780E04">
      <w:r>
        <w:t xml:space="preserve">[R15] </w:t>
      </w:r>
      <w:r w:rsidRPr="005E5A07">
        <w:rPr>
          <w:rFonts w:hint="eastAsia"/>
        </w:rPr>
        <w:t>2016-</w:t>
      </w:r>
      <w:r w:rsidRPr="005E5A07">
        <w:rPr>
          <w:rFonts w:hint="eastAsia"/>
        </w:rPr>
        <w:t>何亮</w:t>
      </w:r>
      <w:r w:rsidRPr="005E5A07">
        <w:rPr>
          <w:rFonts w:hint="eastAsia"/>
        </w:rPr>
        <w:t>-</w:t>
      </w:r>
      <w:r w:rsidRPr="005E5A07">
        <w:rPr>
          <w:rFonts w:hint="eastAsia"/>
        </w:rPr>
        <w:t>有关新型磁随机存储器的新材料及新器件的研究</w:t>
      </w:r>
    </w:p>
    <w:p w14:paraId="0FB2E75C" w14:textId="77777777" w:rsidR="00BA6908" w:rsidRDefault="00BA6908" w:rsidP="00780E04">
      <w:r>
        <w:rPr>
          <w:rFonts w:hint="eastAsia"/>
        </w:rPr>
        <w:t>[</w:t>
      </w:r>
      <w:r>
        <w:t>R16</w:t>
      </w:r>
      <w:r>
        <w:rPr>
          <w:rFonts w:hint="eastAsia"/>
        </w:rPr>
        <w:t>]</w:t>
      </w:r>
      <w:r>
        <w:t xml:space="preserve"> </w:t>
      </w:r>
      <w:r w:rsidR="007205BC" w:rsidRPr="007205BC">
        <w:rPr>
          <w:rFonts w:hint="eastAsia"/>
        </w:rPr>
        <w:t>2015-</w:t>
      </w:r>
      <w:r w:rsidR="007205BC" w:rsidRPr="007205BC">
        <w:rPr>
          <w:rFonts w:hint="eastAsia"/>
        </w:rPr>
        <w:t>自旋电子学导论</w:t>
      </w:r>
      <w:r w:rsidR="007205BC" w:rsidRPr="007205BC">
        <w:rPr>
          <w:rFonts w:hint="eastAsia"/>
        </w:rPr>
        <w:t xml:space="preserve"> </w:t>
      </w:r>
      <w:r w:rsidR="007205BC" w:rsidRPr="007205BC">
        <w:rPr>
          <w:rFonts w:hint="eastAsia"/>
        </w:rPr>
        <w:t>上卷</w:t>
      </w:r>
      <w:r w:rsidR="007205BC" w:rsidRPr="007205BC">
        <w:rPr>
          <w:rFonts w:hint="eastAsia"/>
        </w:rPr>
        <w:t>_</w:t>
      </w:r>
      <w:r w:rsidR="007205BC" w:rsidRPr="007205BC">
        <w:rPr>
          <w:rFonts w:hint="eastAsia"/>
        </w:rPr>
        <w:t>韩秀峰编著</w:t>
      </w:r>
    </w:p>
    <w:p w14:paraId="0FB2E75D" w14:textId="77777777" w:rsidR="00BA6908" w:rsidRDefault="00BA6908" w:rsidP="00780E04">
      <w:r>
        <w:t>[R17]</w:t>
      </w:r>
      <w:r w:rsidRPr="00BA6908">
        <w:rPr>
          <w:rFonts w:hint="eastAsia"/>
        </w:rPr>
        <w:t xml:space="preserve"> </w:t>
      </w:r>
      <w:r w:rsidR="007205BC" w:rsidRPr="007205BC">
        <w:rPr>
          <w:rFonts w:hint="eastAsia"/>
        </w:rPr>
        <w:t>2015-</w:t>
      </w:r>
      <w:r w:rsidR="007205BC" w:rsidRPr="007205BC">
        <w:rPr>
          <w:rFonts w:hint="eastAsia"/>
        </w:rPr>
        <w:t>自旋电子学导论</w:t>
      </w:r>
      <w:r w:rsidR="007205BC" w:rsidRPr="007205BC">
        <w:rPr>
          <w:rFonts w:hint="eastAsia"/>
        </w:rPr>
        <w:t xml:space="preserve"> </w:t>
      </w:r>
      <w:r w:rsidR="007205BC">
        <w:rPr>
          <w:rFonts w:hint="eastAsia"/>
        </w:rPr>
        <w:t>下</w:t>
      </w:r>
      <w:r w:rsidR="007205BC" w:rsidRPr="007205BC">
        <w:rPr>
          <w:rFonts w:hint="eastAsia"/>
        </w:rPr>
        <w:t>卷</w:t>
      </w:r>
      <w:r w:rsidR="007205BC" w:rsidRPr="007205BC">
        <w:rPr>
          <w:rFonts w:hint="eastAsia"/>
        </w:rPr>
        <w:t>_</w:t>
      </w:r>
      <w:r w:rsidR="007205BC" w:rsidRPr="007205BC">
        <w:rPr>
          <w:rFonts w:hint="eastAsia"/>
        </w:rPr>
        <w:t>韩秀峰编著</w:t>
      </w:r>
    </w:p>
    <w:p w14:paraId="0FB2E75E" w14:textId="77777777" w:rsidR="00552468" w:rsidRDefault="00552468" w:rsidP="00780E04">
      <w:r>
        <w:t xml:space="preserve">[R18] </w:t>
      </w:r>
      <w:r w:rsidRPr="00552468">
        <w:rPr>
          <w:rFonts w:hint="eastAsia"/>
        </w:rPr>
        <w:t>2017-</w:t>
      </w:r>
      <w:r w:rsidRPr="00552468">
        <w:rPr>
          <w:rFonts w:hint="eastAsia"/>
        </w:rPr>
        <w:t>半导体器件紧凑模型技术</w:t>
      </w:r>
      <w:r w:rsidRPr="00552468">
        <w:rPr>
          <w:rFonts w:hint="eastAsia"/>
        </w:rPr>
        <w:t>-</w:t>
      </w:r>
      <w:r w:rsidRPr="00552468">
        <w:rPr>
          <w:rFonts w:hint="eastAsia"/>
        </w:rPr>
        <w:t>李泠</w:t>
      </w:r>
    </w:p>
    <w:p w14:paraId="0FB2E75F" w14:textId="77777777" w:rsidR="00B65A63" w:rsidRDefault="00B65A63" w:rsidP="00780E04">
      <w:r>
        <w:t xml:space="preserve">[R19] </w:t>
      </w:r>
      <w:r w:rsidRPr="00B65A63">
        <w:rPr>
          <w:rFonts w:hint="eastAsia"/>
        </w:rPr>
        <w:t>2019-SPINLIB</w:t>
      </w:r>
      <w:r w:rsidRPr="00B65A63">
        <w:rPr>
          <w:rFonts w:hint="eastAsia"/>
        </w:rPr>
        <w:t>自旋电子器件模型开源网站简介</w:t>
      </w:r>
      <w:r w:rsidRPr="00B65A63">
        <w:rPr>
          <w:rFonts w:hint="eastAsia"/>
        </w:rPr>
        <w:t>-</w:t>
      </w:r>
      <w:r w:rsidRPr="00B65A63">
        <w:rPr>
          <w:rFonts w:hint="eastAsia"/>
        </w:rPr>
        <w:t>北京航空航天大学微电子学院</w:t>
      </w:r>
    </w:p>
    <w:p w14:paraId="0FB2E760" w14:textId="77777777" w:rsidR="00B65A63" w:rsidRDefault="00B65A63" w:rsidP="00780E04">
      <w:r>
        <w:t xml:space="preserve">[R20] </w:t>
      </w:r>
      <w:r w:rsidR="008C2D63" w:rsidRPr="008C2D63">
        <w:rPr>
          <w:rFonts w:hint="eastAsia"/>
        </w:rPr>
        <w:t>2017-phd thesis-</w:t>
      </w:r>
      <w:r w:rsidR="008C2D63" w:rsidRPr="008C2D63">
        <w:rPr>
          <w:rFonts w:hint="eastAsia"/>
        </w:rPr>
        <w:t>基于电子突触器件的脉冲神经网络研究</w:t>
      </w:r>
      <w:r w:rsidR="008C2D63" w:rsidRPr="008C2D63">
        <w:rPr>
          <w:rFonts w:hint="eastAsia"/>
        </w:rPr>
        <w:t>-</w:t>
      </w:r>
      <w:r w:rsidR="008C2D63" w:rsidRPr="008C2D63">
        <w:rPr>
          <w:rFonts w:hint="eastAsia"/>
        </w:rPr>
        <w:t>钟应鹏</w:t>
      </w:r>
    </w:p>
    <w:p w14:paraId="0FB2E761" w14:textId="77777777" w:rsidR="001869AD" w:rsidRDefault="001869AD" w:rsidP="00780E04">
      <w:r>
        <w:t xml:space="preserve">[R21] </w:t>
      </w:r>
      <w:r w:rsidRPr="001869AD">
        <w:rPr>
          <w:rFonts w:hint="eastAsia"/>
        </w:rPr>
        <w:t>2018-</w:t>
      </w:r>
      <w:r w:rsidRPr="001869AD">
        <w:rPr>
          <w:rFonts w:hint="eastAsia"/>
        </w:rPr>
        <w:t>斯格明子电子学的研究进展</w:t>
      </w:r>
      <w:r w:rsidRPr="001869AD">
        <w:rPr>
          <w:rFonts w:hint="eastAsia"/>
        </w:rPr>
        <w:t>-APS-</w:t>
      </w:r>
      <w:r w:rsidRPr="001869AD">
        <w:rPr>
          <w:rFonts w:hint="eastAsia"/>
        </w:rPr>
        <w:t>赵巍胜</w:t>
      </w:r>
    </w:p>
    <w:p w14:paraId="0FB2E762" w14:textId="77777777" w:rsidR="005E386C" w:rsidRDefault="005E386C" w:rsidP="00780E04">
      <w:r>
        <w:rPr>
          <w:rFonts w:hint="eastAsia"/>
        </w:rPr>
        <w:t>[</w:t>
      </w:r>
      <w:r>
        <w:t>R22</w:t>
      </w:r>
      <w:r>
        <w:rPr>
          <w:rFonts w:hint="eastAsia"/>
        </w:rPr>
        <w:t>]</w:t>
      </w:r>
      <w:r>
        <w:t xml:space="preserve"> </w:t>
      </w:r>
      <w:r w:rsidRPr="005E386C">
        <w:rPr>
          <w:rFonts w:hint="eastAsia"/>
        </w:rPr>
        <w:t>2011-</w:t>
      </w:r>
      <w:r w:rsidRPr="005E386C">
        <w:rPr>
          <w:rFonts w:hint="eastAsia"/>
        </w:rPr>
        <w:t>电流驱动下磁畴壁快速运动的研究</w:t>
      </w:r>
      <w:r w:rsidRPr="005E386C">
        <w:rPr>
          <w:rFonts w:hint="eastAsia"/>
        </w:rPr>
        <w:t>_</w:t>
      </w:r>
      <w:r w:rsidRPr="005E386C">
        <w:rPr>
          <w:rFonts w:hint="eastAsia"/>
        </w:rPr>
        <w:t>韩秀峰</w:t>
      </w:r>
    </w:p>
    <w:p w14:paraId="0FB2E763" w14:textId="77777777" w:rsidR="005E386C" w:rsidRDefault="005E386C" w:rsidP="00780E04">
      <w:r>
        <w:t xml:space="preserve">[R23] </w:t>
      </w:r>
      <w:r w:rsidRPr="005E386C">
        <w:rPr>
          <w:rFonts w:hint="eastAsia"/>
        </w:rPr>
        <w:t>2018-</w:t>
      </w:r>
      <w:r w:rsidRPr="005E386C">
        <w:rPr>
          <w:rFonts w:hint="eastAsia"/>
        </w:rPr>
        <w:t>博士论文</w:t>
      </w:r>
      <w:r w:rsidRPr="005E386C">
        <w:rPr>
          <w:rFonts w:hint="eastAsia"/>
        </w:rPr>
        <w:t>-</w:t>
      </w:r>
      <w:r w:rsidRPr="005E386C">
        <w:rPr>
          <w:rFonts w:hint="eastAsia"/>
        </w:rPr>
        <w:t>电流驱动垂直磁化异质结磁矩翻转和磁畴壁运动的研究</w:t>
      </w:r>
      <w:r w:rsidRPr="005E386C">
        <w:rPr>
          <w:rFonts w:hint="eastAsia"/>
        </w:rPr>
        <w:t>-</w:t>
      </w:r>
      <w:r w:rsidRPr="005E386C">
        <w:rPr>
          <w:rFonts w:hint="eastAsia"/>
        </w:rPr>
        <w:t>兰州大学</w:t>
      </w:r>
      <w:r w:rsidRPr="005E386C">
        <w:rPr>
          <w:rFonts w:hint="eastAsia"/>
        </w:rPr>
        <w:t>-</w:t>
      </w:r>
      <w:r w:rsidRPr="005E386C">
        <w:rPr>
          <w:rFonts w:hint="eastAsia"/>
        </w:rPr>
        <w:t>李栋</w:t>
      </w:r>
    </w:p>
    <w:p w14:paraId="0FB2E764" w14:textId="77777777" w:rsidR="005E386C" w:rsidRDefault="005E386C" w:rsidP="00780E04">
      <w:r>
        <w:rPr>
          <w:rFonts w:hint="eastAsia"/>
        </w:rPr>
        <w:t>[</w:t>
      </w:r>
      <w:r>
        <w:t xml:space="preserve">R24] </w:t>
      </w:r>
      <w:r w:rsidRPr="005E386C">
        <w:rPr>
          <w:rFonts w:hint="eastAsia"/>
        </w:rPr>
        <w:t>2017-</w:t>
      </w:r>
      <w:r w:rsidRPr="005E386C">
        <w:rPr>
          <w:rFonts w:hint="eastAsia"/>
        </w:rPr>
        <w:t>硕士毕业论文</w:t>
      </w:r>
      <w:r w:rsidRPr="005E386C">
        <w:rPr>
          <w:rFonts w:hint="eastAsia"/>
        </w:rPr>
        <w:t>-</w:t>
      </w:r>
      <w:r w:rsidRPr="005E386C">
        <w:rPr>
          <w:rFonts w:hint="eastAsia"/>
        </w:rPr>
        <w:t>自旋</w:t>
      </w:r>
      <w:r w:rsidRPr="005E386C">
        <w:rPr>
          <w:rFonts w:hint="eastAsia"/>
        </w:rPr>
        <w:t>_</w:t>
      </w:r>
      <w:r w:rsidRPr="005E386C">
        <w:rPr>
          <w:rFonts w:hint="eastAsia"/>
        </w:rPr>
        <w:t>轨道矩驱动的手性磁畴壁动力学研究</w:t>
      </w:r>
      <w:r w:rsidRPr="005E386C">
        <w:rPr>
          <w:rFonts w:hint="eastAsia"/>
        </w:rPr>
        <w:t>-</w:t>
      </w:r>
      <w:r w:rsidRPr="005E386C">
        <w:rPr>
          <w:rFonts w:hint="eastAsia"/>
        </w:rPr>
        <w:t>湖南大学</w:t>
      </w:r>
      <w:r w:rsidRPr="005E386C">
        <w:rPr>
          <w:rFonts w:hint="eastAsia"/>
        </w:rPr>
        <w:t>-</w:t>
      </w:r>
      <w:r w:rsidRPr="005E386C">
        <w:rPr>
          <w:rFonts w:hint="eastAsia"/>
        </w:rPr>
        <w:t>晏寒</w:t>
      </w:r>
    </w:p>
    <w:p w14:paraId="0FB2E765" w14:textId="77777777" w:rsidR="00A41D2E" w:rsidRDefault="00A41D2E" w:rsidP="00780E04">
      <w:r>
        <w:rPr>
          <w:rFonts w:hint="eastAsia"/>
        </w:rPr>
        <w:t>[</w:t>
      </w:r>
      <w:r>
        <w:t xml:space="preserve">R25] </w:t>
      </w:r>
      <w:r w:rsidRPr="00A41D2E">
        <w:rPr>
          <w:rFonts w:hint="eastAsia"/>
        </w:rPr>
        <w:t>2017-</w:t>
      </w:r>
      <w:r w:rsidRPr="00A41D2E">
        <w:rPr>
          <w:rFonts w:hint="eastAsia"/>
        </w:rPr>
        <w:t>受限波尔兹曼机简介</w:t>
      </w:r>
      <w:r w:rsidRPr="00A41D2E">
        <w:rPr>
          <w:rFonts w:hint="eastAsia"/>
        </w:rPr>
        <w:t>-</w:t>
      </w:r>
      <w:r w:rsidRPr="00A41D2E">
        <w:rPr>
          <w:rFonts w:hint="eastAsia"/>
        </w:rPr>
        <w:t>张春霞</w:t>
      </w:r>
    </w:p>
    <w:p w14:paraId="0FB2E766" w14:textId="77777777" w:rsidR="00B34831" w:rsidRDefault="00B34831" w:rsidP="00780E04">
      <w:r>
        <w:rPr>
          <w:rFonts w:hint="eastAsia"/>
        </w:rPr>
        <w:t>[</w:t>
      </w:r>
      <w:r>
        <w:t>R26</w:t>
      </w:r>
      <w:r>
        <w:rPr>
          <w:rFonts w:hint="eastAsia"/>
        </w:rPr>
        <w:t>]</w:t>
      </w:r>
      <w:r>
        <w:t xml:space="preserve"> </w:t>
      </w:r>
      <w:r w:rsidRPr="00B34831">
        <w:rPr>
          <w:rFonts w:hint="eastAsia"/>
        </w:rPr>
        <w:t>2007-</w:t>
      </w:r>
      <w:r w:rsidRPr="00B34831">
        <w:rPr>
          <w:rFonts w:hint="eastAsia"/>
        </w:rPr>
        <w:t>基于磁动力学方程的电流感应磁化</w:t>
      </w:r>
      <w:r w:rsidRPr="00B34831">
        <w:rPr>
          <w:rFonts w:hint="eastAsia"/>
        </w:rPr>
        <w:t>-</w:t>
      </w:r>
      <w:r w:rsidRPr="00B34831">
        <w:rPr>
          <w:rFonts w:hint="eastAsia"/>
        </w:rPr>
        <w:t>物理学报</w:t>
      </w:r>
      <w:r w:rsidRPr="00B34831">
        <w:rPr>
          <w:rFonts w:hint="eastAsia"/>
        </w:rPr>
        <w:t>-</w:t>
      </w:r>
      <w:r w:rsidRPr="00B34831">
        <w:rPr>
          <w:rFonts w:hint="eastAsia"/>
        </w:rPr>
        <w:t>任敏</w:t>
      </w:r>
    </w:p>
    <w:p w14:paraId="0FB2E767" w14:textId="77777777" w:rsidR="00C22BD8" w:rsidRDefault="00C22BD8" w:rsidP="00780E04">
      <w:r>
        <w:rPr>
          <w:rFonts w:hint="eastAsia"/>
        </w:rPr>
        <w:t>[</w:t>
      </w:r>
      <w:r>
        <w:t xml:space="preserve">R27] </w:t>
      </w:r>
      <w:r w:rsidRPr="00C22BD8">
        <w:rPr>
          <w:rFonts w:hint="eastAsia"/>
        </w:rPr>
        <w:t>2019-phd thesis-</w:t>
      </w:r>
      <w:r w:rsidRPr="00C22BD8">
        <w:rPr>
          <w:rFonts w:hint="eastAsia"/>
        </w:rPr>
        <w:t>磁异质结中基于自旋轨道力矩的全电学磁矩翻转调控研究</w:t>
      </w:r>
      <w:r w:rsidRPr="00C22BD8">
        <w:rPr>
          <w:rFonts w:hint="eastAsia"/>
        </w:rPr>
        <w:t>-</w:t>
      </w:r>
      <w:r w:rsidRPr="00C22BD8">
        <w:rPr>
          <w:rFonts w:hint="eastAsia"/>
        </w:rPr>
        <w:t>孔文洁</w:t>
      </w:r>
      <w:r w:rsidRPr="00C22BD8">
        <w:rPr>
          <w:rFonts w:hint="eastAsia"/>
        </w:rPr>
        <w:t>-</w:t>
      </w:r>
      <w:r w:rsidRPr="00C22BD8">
        <w:rPr>
          <w:rFonts w:hint="eastAsia"/>
        </w:rPr>
        <w:t>韩秀峰</w:t>
      </w:r>
    </w:p>
    <w:p w14:paraId="0FB2E768" w14:textId="77777777" w:rsidR="00C22BD8" w:rsidRDefault="00C22BD8" w:rsidP="00780E04">
      <w:r>
        <w:t>[R28]</w:t>
      </w:r>
      <w:r w:rsidRPr="00C22BD8">
        <w:rPr>
          <w:rFonts w:hint="eastAsia"/>
        </w:rPr>
        <w:t xml:space="preserve"> 2019-phd thesis-</w:t>
      </w:r>
      <w:r w:rsidRPr="00C22BD8">
        <w:rPr>
          <w:rFonts w:hint="eastAsia"/>
        </w:rPr>
        <w:t>自旋轨道矩驱动垂直磁化异质结磁矩翻转和磁畴壁运动的研究</w:t>
      </w:r>
      <w:r w:rsidRPr="00C22BD8">
        <w:rPr>
          <w:rFonts w:hint="eastAsia"/>
        </w:rPr>
        <w:t>-</w:t>
      </w:r>
      <w:r w:rsidRPr="00C22BD8">
        <w:rPr>
          <w:rFonts w:hint="eastAsia"/>
        </w:rPr>
        <w:t>崔宝山</w:t>
      </w:r>
      <w:r w:rsidRPr="00C22BD8">
        <w:rPr>
          <w:rFonts w:hint="eastAsia"/>
        </w:rPr>
        <w:t>-</w:t>
      </w:r>
      <w:r w:rsidRPr="00C22BD8">
        <w:rPr>
          <w:rFonts w:hint="eastAsia"/>
        </w:rPr>
        <w:t>高美珍</w:t>
      </w:r>
      <w:r w:rsidRPr="00C22BD8">
        <w:rPr>
          <w:rFonts w:hint="eastAsia"/>
        </w:rPr>
        <w:t>-</w:t>
      </w:r>
      <w:r w:rsidRPr="00C22BD8">
        <w:rPr>
          <w:rFonts w:hint="eastAsia"/>
        </w:rPr>
        <w:t>席力</w:t>
      </w:r>
    </w:p>
    <w:p w14:paraId="0FB2E769" w14:textId="210BC076" w:rsidR="00680DDA" w:rsidRDefault="00680DDA" w:rsidP="00780E04">
      <w:r>
        <w:rPr>
          <w:rFonts w:hint="eastAsia"/>
        </w:rPr>
        <w:t>[</w:t>
      </w:r>
      <w:r>
        <w:t>R29</w:t>
      </w:r>
      <w:r>
        <w:rPr>
          <w:rFonts w:hint="eastAsia"/>
        </w:rPr>
        <w:t>]</w:t>
      </w:r>
      <w:r>
        <w:t xml:space="preserve"> </w:t>
      </w:r>
      <w:r w:rsidRPr="00680DDA">
        <w:rPr>
          <w:rFonts w:hint="eastAsia"/>
        </w:rPr>
        <w:t>2004-</w:t>
      </w:r>
      <w:r w:rsidRPr="00680DDA">
        <w:rPr>
          <w:rFonts w:hint="eastAsia"/>
        </w:rPr>
        <w:t>晶体材料中</w:t>
      </w:r>
      <w:r w:rsidRPr="00680DDA">
        <w:rPr>
          <w:rFonts w:hint="eastAsia"/>
        </w:rPr>
        <w:t>3d2</w:t>
      </w:r>
      <w:r w:rsidRPr="00680DDA">
        <w:rPr>
          <w:rFonts w:hint="eastAsia"/>
        </w:rPr>
        <w:t>态离子自旋哈密顿参量的微观起源</w:t>
      </w:r>
      <w:r w:rsidRPr="00680DDA">
        <w:rPr>
          <w:rFonts w:hint="eastAsia"/>
        </w:rPr>
        <w:t>-APS-</w:t>
      </w:r>
      <w:r w:rsidRPr="00680DDA">
        <w:rPr>
          <w:rFonts w:hint="eastAsia"/>
        </w:rPr>
        <w:t>杨子元</w:t>
      </w:r>
      <w:r>
        <w:rPr>
          <w:rFonts w:hint="eastAsia"/>
        </w:rPr>
        <w:t>.</w:t>
      </w:r>
      <w:r>
        <w:t xml:space="preserve">pdf, </w:t>
      </w:r>
      <w:r w:rsidRPr="00680DDA">
        <w:rPr>
          <w:rFonts w:hint="eastAsia"/>
        </w:rPr>
        <w:t>2004-</w:t>
      </w:r>
      <w:r w:rsidRPr="00680DDA">
        <w:rPr>
          <w:rFonts w:hint="eastAsia"/>
        </w:rPr>
        <w:t>晶体材料中</w:t>
      </w:r>
      <w:r w:rsidRPr="00680DDA">
        <w:rPr>
          <w:rFonts w:hint="eastAsia"/>
        </w:rPr>
        <w:t>3d2</w:t>
      </w:r>
      <w:r w:rsidRPr="00680DDA">
        <w:rPr>
          <w:rFonts w:hint="eastAsia"/>
        </w:rPr>
        <w:t>态离子自旋哈密顿参量的微观起源</w:t>
      </w:r>
      <w:r w:rsidRPr="00680DDA">
        <w:rPr>
          <w:rFonts w:hint="eastAsia"/>
        </w:rPr>
        <w:t>-APS-</w:t>
      </w:r>
      <w:r w:rsidRPr="00680DDA">
        <w:rPr>
          <w:rFonts w:hint="eastAsia"/>
        </w:rPr>
        <w:t>杨子元</w:t>
      </w:r>
      <w:r>
        <w:rPr>
          <w:rFonts w:hint="eastAsia"/>
        </w:rPr>
        <w:t>.</w:t>
      </w:r>
      <w:proofErr w:type="spellStart"/>
      <w:r>
        <w:t>png</w:t>
      </w:r>
      <w:proofErr w:type="spellEnd"/>
    </w:p>
    <w:p w14:paraId="5AE32F87" w14:textId="3A757018" w:rsidR="00076176" w:rsidRDefault="00076176" w:rsidP="00780E04">
      <w:r>
        <w:rPr>
          <w:rFonts w:hint="eastAsia"/>
        </w:rPr>
        <w:t>[</w:t>
      </w:r>
      <w:r>
        <w:t xml:space="preserve">R30] </w:t>
      </w:r>
      <w:r w:rsidRPr="00076176">
        <w:rPr>
          <w:rFonts w:hint="eastAsia"/>
        </w:rPr>
        <w:t>2016-STT-MRAM</w:t>
      </w:r>
      <w:r w:rsidRPr="00076176">
        <w:rPr>
          <w:rFonts w:hint="eastAsia"/>
        </w:rPr>
        <w:t>存储器的研究进展</w:t>
      </w:r>
      <w:r w:rsidRPr="00076176">
        <w:rPr>
          <w:rFonts w:hint="eastAsia"/>
        </w:rPr>
        <w:t>-</w:t>
      </w:r>
      <w:r w:rsidRPr="00076176">
        <w:rPr>
          <w:rFonts w:hint="eastAsia"/>
        </w:rPr>
        <w:t>赵巍胜</w:t>
      </w:r>
    </w:p>
    <w:p w14:paraId="465A0AA8" w14:textId="5D0135B1" w:rsidR="00F526F7" w:rsidRPr="00AC2238" w:rsidRDefault="00F526F7" w:rsidP="00780E04">
      <w:r>
        <w:rPr>
          <w:rFonts w:hint="eastAsia"/>
        </w:rPr>
        <w:t>[</w:t>
      </w:r>
      <w:r>
        <w:t xml:space="preserve">R31] </w:t>
      </w:r>
      <w:r w:rsidRPr="00F526F7">
        <w:rPr>
          <w:rFonts w:hint="eastAsia"/>
        </w:rPr>
        <w:t>2003-</w:t>
      </w:r>
      <w:r w:rsidRPr="00F526F7">
        <w:rPr>
          <w:rFonts w:hint="eastAsia"/>
        </w:rPr>
        <w:t>凝聚态磁性物理</w:t>
      </w:r>
      <w:r w:rsidRPr="00F526F7">
        <w:rPr>
          <w:rFonts w:hint="eastAsia"/>
        </w:rPr>
        <w:t>-</w:t>
      </w:r>
      <w:r w:rsidRPr="00F526F7">
        <w:rPr>
          <w:rFonts w:hint="eastAsia"/>
        </w:rPr>
        <w:t>姜寿亭</w:t>
      </w:r>
    </w:p>
    <w:sectPr w:rsidR="00F526F7" w:rsidRPr="00AC2238" w:rsidSect="008C228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F9DF870" w14:textId="77777777" w:rsidR="00364B96" w:rsidRDefault="00364B96" w:rsidP="00277A34">
      <w:r>
        <w:separator/>
      </w:r>
    </w:p>
  </w:endnote>
  <w:endnote w:type="continuationSeparator" w:id="0">
    <w:p w14:paraId="43FFB683" w14:textId="77777777" w:rsidR="00364B96" w:rsidRDefault="00364B96" w:rsidP="00277A34">
      <w:r>
        <w:continuationSeparator/>
      </w:r>
    </w:p>
  </w:endnote>
  <w:endnote w:type="continuationNotice" w:id="1">
    <w:p w14:paraId="3DE5B2EE" w14:textId="77777777" w:rsidR="00364B96" w:rsidRDefault="00364B9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vOT483a8203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5CE0573" w14:textId="77777777" w:rsidR="00364B96" w:rsidRDefault="00364B96" w:rsidP="00277A34">
      <w:r>
        <w:separator/>
      </w:r>
    </w:p>
  </w:footnote>
  <w:footnote w:type="continuationSeparator" w:id="0">
    <w:p w14:paraId="4285CBD5" w14:textId="77777777" w:rsidR="00364B96" w:rsidRDefault="00364B96" w:rsidP="00277A34">
      <w:r>
        <w:continuationSeparator/>
      </w:r>
    </w:p>
  </w:footnote>
  <w:footnote w:type="continuationNotice" w:id="1">
    <w:p w14:paraId="18B590AC" w14:textId="77777777" w:rsidR="00364B96" w:rsidRDefault="00364B96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DB2885"/>
    <w:multiLevelType w:val="hybridMultilevel"/>
    <w:tmpl w:val="5DA871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AB4D8B"/>
    <w:multiLevelType w:val="hybridMultilevel"/>
    <w:tmpl w:val="2AF4601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0B1F476B"/>
    <w:multiLevelType w:val="hybridMultilevel"/>
    <w:tmpl w:val="0F2E929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0C67095F"/>
    <w:multiLevelType w:val="hybridMultilevel"/>
    <w:tmpl w:val="47588946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0D151ABB"/>
    <w:multiLevelType w:val="hybridMultilevel"/>
    <w:tmpl w:val="36F247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F8B02FF"/>
    <w:multiLevelType w:val="hybridMultilevel"/>
    <w:tmpl w:val="2494B692"/>
    <w:lvl w:ilvl="0" w:tplc="8ABCC5D6">
      <w:start w:val="34"/>
      <w:numFmt w:val="decimal"/>
      <w:lvlText w:val="%1."/>
      <w:lvlJc w:val="left"/>
      <w:pPr>
        <w:ind w:left="720" w:hanging="360"/>
      </w:pPr>
      <w:rPr>
        <w:rFonts w:hint="eastAsia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F957138"/>
    <w:multiLevelType w:val="hybridMultilevel"/>
    <w:tmpl w:val="5FC0E3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96147B6"/>
    <w:multiLevelType w:val="hybridMultilevel"/>
    <w:tmpl w:val="A3C8AB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D811CA8"/>
    <w:multiLevelType w:val="hybridMultilevel"/>
    <w:tmpl w:val="38CAFE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F3576A1"/>
    <w:multiLevelType w:val="hybridMultilevel"/>
    <w:tmpl w:val="9632785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F867F60"/>
    <w:multiLevelType w:val="hybridMultilevel"/>
    <w:tmpl w:val="BBBA43E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223F051A"/>
    <w:multiLevelType w:val="hybridMultilevel"/>
    <w:tmpl w:val="17905C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EB1748A"/>
    <w:multiLevelType w:val="hybridMultilevel"/>
    <w:tmpl w:val="2188B23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4916885"/>
    <w:multiLevelType w:val="hybridMultilevel"/>
    <w:tmpl w:val="E45E8E9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9ED69B1"/>
    <w:multiLevelType w:val="hybridMultilevel"/>
    <w:tmpl w:val="2B248816"/>
    <w:lvl w:ilvl="0" w:tplc="6C66F30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5" w15:restartNumberingAfterBreak="0">
    <w:nsid w:val="40CB6CDC"/>
    <w:multiLevelType w:val="hybridMultilevel"/>
    <w:tmpl w:val="B50E62F8"/>
    <w:lvl w:ilvl="0" w:tplc="1D1E8568">
      <w:start w:val="1"/>
      <w:numFmt w:val="decimal"/>
      <w:lvlText w:val="%1."/>
      <w:lvlJc w:val="left"/>
      <w:pPr>
        <w:ind w:left="720" w:hanging="360"/>
      </w:pPr>
      <w:rPr>
        <w:b w:val="0"/>
        <w:i w:val="0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24D4EC8"/>
    <w:multiLevelType w:val="hybridMultilevel"/>
    <w:tmpl w:val="0A1C42F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43860F5"/>
    <w:multiLevelType w:val="hybridMultilevel"/>
    <w:tmpl w:val="DB8E5C94"/>
    <w:lvl w:ilvl="0" w:tplc="10201C72">
      <w:start w:val="38"/>
      <w:numFmt w:val="decimal"/>
      <w:lvlText w:val="%1."/>
      <w:lvlJc w:val="left"/>
      <w:pPr>
        <w:ind w:left="720" w:hanging="360"/>
      </w:pPr>
      <w:rPr>
        <w:rFonts w:hint="eastAsia"/>
        <w:b w:val="0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79F5A7D"/>
    <w:multiLevelType w:val="hybridMultilevel"/>
    <w:tmpl w:val="0344B8D2"/>
    <w:lvl w:ilvl="0" w:tplc="0EF666EA">
      <w:start w:val="3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BE71CB5"/>
    <w:multiLevelType w:val="hybridMultilevel"/>
    <w:tmpl w:val="F98E66C6"/>
    <w:lvl w:ilvl="0" w:tplc="04090001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20" w15:restartNumberingAfterBreak="0">
    <w:nsid w:val="54050700"/>
    <w:multiLevelType w:val="hybridMultilevel"/>
    <w:tmpl w:val="3AD679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A5B1E46"/>
    <w:multiLevelType w:val="hybridMultilevel"/>
    <w:tmpl w:val="36C2F9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E8A149C"/>
    <w:multiLevelType w:val="hybridMultilevel"/>
    <w:tmpl w:val="9CDACB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04F0E07"/>
    <w:multiLevelType w:val="hybridMultilevel"/>
    <w:tmpl w:val="B0F056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C8169D2"/>
    <w:multiLevelType w:val="hybridMultilevel"/>
    <w:tmpl w:val="D51A0520"/>
    <w:lvl w:ilvl="0" w:tplc="378ECB1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D117AD9"/>
    <w:multiLevelType w:val="hybridMultilevel"/>
    <w:tmpl w:val="38CAFEB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E516159"/>
    <w:multiLevelType w:val="hybridMultilevel"/>
    <w:tmpl w:val="A95E11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FAC581B"/>
    <w:multiLevelType w:val="hybridMultilevel"/>
    <w:tmpl w:val="59464E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1F6F6EE">
      <w:start w:val="1"/>
      <w:numFmt w:val="decimal"/>
      <w:lvlText w:val="%2)"/>
      <w:lvlJc w:val="left"/>
      <w:pPr>
        <w:ind w:left="1886" w:hanging="806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0827F49"/>
    <w:multiLevelType w:val="hybridMultilevel"/>
    <w:tmpl w:val="B882F47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70A65904"/>
    <w:multiLevelType w:val="hybridMultilevel"/>
    <w:tmpl w:val="F33860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13B3F1C"/>
    <w:multiLevelType w:val="hybridMultilevel"/>
    <w:tmpl w:val="36D6096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2545B6E"/>
    <w:multiLevelType w:val="hybridMultilevel"/>
    <w:tmpl w:val="8E7A79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DBA0961"/>
    <w:multiLevelType w:val="hybridMultilevel"/>
    <w:tmpl w:val="D17E5338"/>
    <w:lvl w:ilvl="0" w:tplc="38A46278">
      <w:start w:val="1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98554012">
    <w:abstractNumId w:val="12"/>
  </w:num>
  <w:num w:numId="2" w16cid:durableId="1376540799">
    <w:abstractNumId w:val="0"/>
  </w:num>
  <w:num w:numId="3" w16cid:durableId="690881218">
    <w:abstractNumId w:val="4"/>
  </w:num>
  <w:num w:numId="4" w16cid:durableId="458260032">
    <w:abstractNumId w:val="25"/>
  </w:num>
  <w:num w:numId="5" w16cid:durableId="713581798">
    <w:abstractNumId w:val="31"/>
  </w:num>
  <w:num w:numId="6" w16cid:durableId="864975625">
    <w:abstractNumId w:val="8"/>
  </w:num>
  <w:num w:numId="7" w16cid:durableId="1138765020">
    <w:abstractNumId w:val="22"/>
  </w:num>
  <w:num w:numId="8" w16cid:durableId="1197431065">
    <w:abstractNumId w:val="23"/>
  </w:num>
  <w:num w:numId="9" w16cid:durableId="1500267033">
    <w:abstractNumId w:val="20"/>
  </w:num>
  <w:num w:numId="10" w16cid:durableId="2100634224">
    <w:abstractNumId w:val="29"/>
  </w:num>
  <w:num w:numId="11" w16cid:durableId="1190072563">
    <w:abstractNumId w:val="30"/>
  </w:num>
  <w:num w:numId="12" w16cid:durableId="804929594">
    <w:abstractNumId w:val="11"/>
  </w:num>
  <w:num w:numId="13" w16cid:durableId="1943998857">
    <w:abstractNumId w:val="13"/>
  </w:num>
  <w:num w:numId="14" w16cid:durableId="776297086">
    <w:abstractNumId w:val="15"/>
  </w:num>
  <w:num w:numId="15" w16cid:durableId="2140562400">
    <w:abstractNumId w:val="32"/>
  </w:num>
  <w:num w:numId="16" w16cid:durableId="610015004">
    <w:abstractNumId w:val="5"/>
  </w:num>
  <w:num w:numId="17" w16cid:durableId="1206523590">
    <w:abstractNumId w:val="18"/>
  </w:num>
  <w:num w:numId="18" w16cid:durableId="1725905126">
    <w:abstractNumId w:val="17"/>
  </w:num>
  <w:num w:numId="19" w16cid:durableId="1663046530">
    <w:abstractNumId w:val="26"/>
  </w:num>
  <w:num w:numId="20" w16cid:durableId="1447770031">
    <w:abstractNumId w:val="9"/>
  </w:num>
  <w:num w:numId="21" w16cid:durableId="602034992">
    <w:abstractNumId w:val="6"/>
  </w:num>
  <w:num w:numId="22" w16cid:durableId="912618718">
    <w:abstractNumId w:val="21"/>
  </w:num>
  <w:num w:numId="23" w16cid:durableId="931283406">
    <w:abstractNumId w:val="16"/>
  </w:num>
  <w:num w:numId="24" w16cid:durableId="1843816455">
    <w:abstractNumId w:val="27"/>
  </w:num>
  <w:num w:numId="25" w16cid:durableId="547107336">
    <w:abstractNumId w:val="24"/>
  </w:num>
  <w:num w:numId="26" w16cid:durableId="815950981">
    <w:abstractNumId w:val="1"/>
  </w:num>
  <w:num w:numId="27" w16cid:durableId="1552497398">
    <w:abstractNumId w:val="3"/>
  </w:num>
  <w:num w:numId="28" w16cid:durableId="1682390508">
    <w:abstractNumId w:val="28"/>
  </w:num>
  <w:num w:numId="29" w16cid:durableId="1510565038">
    <w:abstractNumId w:val="2"/>
  </w:num>
  <w:num w:numId="30" w16cid:durableId="1431314684">
    <w:abstractNumId w:val="7"/>
  </w:num>
  <w:num w:numId="31" w16cid:durableId="731387185">
    <w:abstractNumId w:val="10"/>
  </w:num>
  <w:num w:numId="32" w16cid:durableId="2104186490">
    <w:abstractNumId w:val="19"/>
  </w:num>
  <w:num w:numId="33" w16cid:durableId="7174443">
    <w:abstractNumId w:val="14"/>
  </w:num>
  <w:numIdMacAtCleanup w:val="3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doNotDisplayPageBoundaries/>
  <w:bordersDoNotSurroundHeader/>
  <w:bordersDoNotSurroundFooter/>
  <w:hideSpellingErrors/>
  <w:proofState w:spelling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8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Physics Report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pa0dsefprrfaoew2vnp2vfmzz5xzea5artz&quot;&gt;Spin-transistors-Saved&lt;record-ids&gt;&lt;item&gt;341&lt;/item&gt;&lt;item&gt;585&lt;/item&gt;&lt;item&gt;704&lt;/item&gt;&lt;item&gt;706&lt;/item&gt;&lt;item&gt;714&lt;/item&gt;&lt;item&gt;724&lt;/item&gt;&lt;item&gt;734&lt;/item&gt;&lt;item&gt;782&lt;/item&gt;&lt;item&gt;783&lt;/item&gt;&lt;item&gt;785&lt;/item&gt;&lt;item&gt;786&lt;/item&gt;&lt;item&gt;787&lt;/item&gt;&lt;item&gt;792&lt;/item&gt;&lt;item&gt;795&lt;/item&gt;&lt;item&gt;796&lt;/item&gt;&lt;item&gt;800&lt;/item&gt;&lt;item&gt;801&lt;/item&gt;&lt;item&gt;802&lt;/item&gt;&lt;item&gt;805&lt;/item&gt;&lt;item&gt;812&lt;/item&gt;&lt;item&gt;817&lt;/item&gt;&lt;item&gt;820&lt;/item&gt;&lt;item&gt;821&lt;/item&gt;&lt;item&gt;850&lt;/item&gt;&lt;item&gt;862&lt;/item&gt;&lt;item&gt;866&lt;/item&gt;&lt;item&gt;868&lt;/item&gt;&lt;item&gt;891&lt;/item&gt;&lt;item&gt;892&lt;/item&gt;&lt;item&gt;893&lt;/item&gt;&lt;item&gt;894&lt;/item&gt;&lt;item&gt;896&lt;/item&gt;&lt;item&gt;897&lt;/item&gt;&lt;item&gt;898&lt;/item&gt;&lt;item&gt;901&lt;/item&gt;&lt;item&gt;903&lt;/item&gt;&lt;item&gt;904&lt;/item&gt;&lt;item&gt;906&lt;/item&gt;&lt;item&gt;907&lt;/item&gt;&lt;item&gt;908&lt;/item&gt;&lt;item&gt;909&lt;/item&gt;&lt;item&gt;911&lt;/item&gt;&lt;item&gt;912&lt;/item&gt;&lt;item&gt;913&lt;/item&gt;&lt;item&gt;914&lt;/item&gt;&lt;item&gt;915&lt;/item&gt;&lt;item&gt;916&lt;/item&gt;&lt;item&gt;917&lt;/item&gt;&lt;item&gt;930&lt;/item&gt;&lt;item&gt;947&lt;/item&gt;&lt;item&gt;948&lt;/item&gt;&lt;item&gt;955&lt;/item&gt;&lt;item&gt;961&lt;/item&gt;&lt;item&gt;962&lt;/item&gt;&lt;item&gt;963&lt;/item&gt;&lt;item&gt;964&lt;/item&gt;&lt;item&gt;965&lt;/item&gt;&lt;item&gt;966&lt;/item&gt;&lt;item&gt;970&lt;/item&gt;&lt;item&gt;979&lt;/item&gt;&lt;item&gt;980&lt;/item&gt;&lt;item&gt;981&lt;/item&gt;&lt;item&gt;983&lt;/item&gt;&lt;item&gt;985&lt;/item&gt;&lt;item&gt;990&lt;/item&gt;&lt;item&gt;991&lt;/item&gt;&lt;item&gt;992&lt;/item&gt;&lt;item&gt;993&lt;/item&gt;&lt;item&gt;996&lt;/item&gt;&lt;item&gt;997&lt;/item&gt;&lt;item&gt;998&lt;/item&gt;&lt;item&gt;999&lt;/item&gt;&lt;item&gt;1000&lt;/item&gt;&lt;item&gt;1002&lt;/item&gt;&lt;item&gt;1004&lt;/item&gt;&lt;item&gt;1007&lt;/item&gt;&lt;item&gt;1011&lt;/item&gt;&lt;item&gt;1012&lt;/item&gt;&lt;item&gt;1013&lt;/item&gt;&lt;item&gt;1016&lt;/item&gt;&lt;item&gt;1067&lt;/item&gt;&lt;item&gt;1086&lt;/item&gt;&lt;item&gt;1137&lt;/item&gt;&lt;/record-ids&gt;&lt;/item&gt;&lt;/Libraries&gt;"/>
  </w:docVars>
  <w:rsids>
    <w:rsidRoot w:val="00187CD2"/>
    <w:rsid w:val="000028D8"/>
    <w:rsid w:val="00004541"/>
    <w:rsid w:val="00004CF6"/>
    <w:rsid w:val="0000532D"/>
    <w:rsid w:val="00006072"/>
    <w:rsid w:val="00007763"/>
    <w:rsid w:val="000102D5"/>
    <w:rsid w:val="0001196C"/>
    <w:rsid w:val="00013F4A"/>
    <w:rsid w:val="00015275"/>
    <w:rsid w:val="00016F80"/>
    <w:rsid w:val="000200F3"/>
    <w:rsid w:val="00020AF4"/>
    <w:rsid w:val="00020DE2"/>
    <w:rsid w:val="00023D14"/>
    <w:rsid w:val="00023E45"/>
    <w:rsid w:val="0002564D"/>
    <w:rsid w:val="000273FA"/>
    <w:rsid w:val="00030EEB"/>
    <w:rsid w:val="000317F0"/>
    <w:rsid w:val="00031BEA"/>
    <w:rsid w:val="00032067"/>
    <w:rsid w:val="000331D0"/>
    <w:rsid w:val="0003550E"/>
    <w:rsid w:val="0003672E"/>
    <w:rsid w:val="00037AE3"/>
    <w:rsid w:val="00045AB1"/>
    <w:rsid w:val="00047010"/>
    <w:rsid w:val="000504DF"/>
    <w:rsid w:val="00052434"/>
    <w:rsid w:val="000540A0"/>
    <w:rsid w:val="000560B0"/>
    <w:rsid w:val="00060957"/>
    <w:rsid w:val="00061A8F"/>
    <w:rsid w:val="0006428A"/>
    <w:rsid w:val="00065FC1"/>
    <w:rsid w:val="000661FA"/>
    <w:rsid w:val="00070ABB"/>
    <w:rsid w:val="000732E2"/>
    <w:rsid w:val="000733F6"/>
    <w:rsid w:val="00073DBF"/>
    <w:rsid w:val="00076176"/>
    <w:rsid w:val="00076186"/>
    <w:rsid w:val="0007687B"/>
    <w:rsid w:val="00077D03"/>
    <w:rsid w:val="00080B3A"/>
    <w:rsid w:val="00080BA6"/>
    <w:rsid w:val="00080EF9"/>
    <w:rsid w:val="000820D7"/>
    <w:rsid w:val="00086310"/>
    <w:rsid w:val="00087FCD"/>
    <w:rsid w:val="00090362"/>
    <w:rsid w:val="0009037A"/>
    <w:rsid w:val="00090558"/>
    <w:rsid w:val="000A0FE6"/>
    <w:rsid w:val="000A2C34"/>
    <w:rsid w:val="000A2D7A"/>
    <w:rsid w:val="000A6ADD"/>
    <w:rsid w:val="000A703D"/>
    <w:rsid w:val="000B0E90"/>
    <w:rsid w:val="000B1F64"/>
    <w:rsid w:val="000B3C08"/>
    <w:rsid w:val="000B40F1"/>
    <w:rsid w:val="000B55DA"/>
    <w:rsid w:val="000C4AB0"/>
    <w:rsid w:val="000C596E"/>
    <w:rsid w:val="000C60CA"/>
    <w:rsid w:val="000C650E"/>
    <w:rsid w:val="000C6744"/>
    <w:rsid w:val="000C6DF7"/>
    <w:rsid w:val="000C7857"/>
    <w:rsid w:val="000D080D"/>
    <w:rsid w:val="000D2CC6"/>
    <w:rsid w:val="000D3222"/>
    <w:rsid w:val="000D47E2"/>
    <w:rsid w:val="000D48BC"/>
    <w:rsid w:val="000D580D"/>
    <w:rsid w:val="000D5B5F"/>
    <w:rsid w:val="000D7591"/>
    <w:rsid w:val="000E0776"/>
    <w:rsid w:val="000E1113"/>
    <w:rsid w:val="000E1EFE"/>
    <w:rsid w:val="000E206C"/>
    <w:rsid w:val="000E22EA"/>
    <w:rsid w:val="000E2609"/>
    <w:rsid w:val="000E493C"/>
    <w:rsid w:val="000E5694"/>
    <w:rsid w:val="000E6F5F"/>
    <w:rsid w:val="000E73EE"/>
    <w:rsid w:val="000F118C"/>
    <w:rsid w:val="000F4F04"/>
    <w:rsid w:val="000F591E"/>
    <w:rsid w:val="000F5A3B"/>
    <w:rsid w:val="000F61E2"/>
    <w:rsid w:val="000F76A8"/>
    <w:rsid w:val="00102DAD"/>
    <w:rsid w:val="00103443"/>
    <w:rsid w:val="001057B2"/>
    <w:rsid w:val="00106000"/>
    <w:rsid w:val="001075F3"/>
    <w:rsid w:val="00110CEB"/>
    <w:rsid w:val="00110FE3"/>
    <w:rsid w:val="0011104B"/>
    <w:rsid w:val="0011109C"/>
    <w:rsid w:val="00111380"/>
    <w:rsid w:val="00111420"/>
    <w:rsid w:val="00112900"/>
    <w:rsid w:val="0011503A"/>
    <w:rsid w:val="00115AEA"/>
    <w:rsid w:val="00117048"/>
    <w:rsid w:val="00120C64"/>
    <w:rsid w:val="00121906"/>
    <w:rsid w:val="00124F41"/>
    <w:rsid w:val="00125A65"/>
    <w:rsid w:val="001315AD"/>
    <w:rsid w:val="0013209F"/>
    <w:rsid w:val="001321B0"/>
    <w:rsid w:val="001323D9"/>
    <w:rsid w:val="001326EB"/>
    <w:rsid w:val="00132A5B"/>
    <w:rsid w:val="00133272"/>
    <w:rsid w:val="00135B2E"/>
    <w:rsid w:val="00136782"/>
    <w:rsid w:val="00136D8E"/>
    <w:rsid w:val="00136F61"/>
    <w:rsid w:val="0014035B"/>
    <w:rsid w:val="0014062B"/>
    <w:rsid w:val="00141C34"/>
    <w:rsid w:val="00145794"/>
    <w:rsid w:val="00150B6F"/>
    <w:rsid w:val="0015142D"/>
    <w:rsid w:val="00151DDE"/>
    <w:rsid w:val="0015400D"/>
    <w:rsid w:val="00155D73"/>
    <w:rsid w:val="00161690"/>
    <w:rsid w:val="001618C6"/>
    <w:rsid w:val="001642C5"/>
    <w:rsid w:val="001642D0"/>
    <w:rsid w:val="00164456"/>
    <w:rsid w:val="00165F41"/>
    <w:rsid w:val="00167F88"/>
    <w:rsid w:val="001708EB"/>
    <w:rsid w:val="00172600"/>
    <w:rsid w:val="00173394"/>
    <w:rsid w:val="00173B3A"/>
    <w:rsid w:val="00175111"/>
    <w:rsid w:val="00175A2D"/>
    <w:rsid w:val="00177990"/>
    <w:rsid w:val="001813B4"/>
    <w:rsid w:val="00182C2B"/>
    <w:rsid w:val="00182FDF"/>
    <w:rsid w:val="001869AD"/>
    <w:rsid w:val="0018723A"/>
    <w:rsid w:val="00187CD2"/>
    <w:rsid w:val="001902C8"/>
    <w:rsid w:val="0019241A"/>
    <w:rsid w:val="00192B13"/>
    <w:rsid w:val="00194369"/>
    <w:rsid w:val="00195BF6"/>
    <w:rsid w:val="00195F32"/>
    <w:rsid w:val="00197750"/>
    <w:rsid w:val="00197EF2"/>
    <w:rsid w:val="001A0E37"/>
    <w:rsid w:val="001A2D99"/>
    <w:rsid w:val="001A3AB4"/>
    <w:rsid w:val="001A4F1C"/>
    <w:rsid w:val="001A4FCF"/>
    <w:rsid w:val="001A52DC"/>
    <w:rsid w:val="001A69B5"/>
    <w:rsid w:val="001B0557"/>
    <w:rsid w:val="001B0AB5"/>
    <w:rsid w:val="001B2BB9"/>
    <w:rsid w:val="001B617C"/>
    <w:rsid w:val="001B68CA"/>
    <w:rsid w:val="001B6D52"/>
    <w:rsid w:val="001B7E3B"/>
    <w:rsid w:val="001C0036"/>
    <w:rsid w:val="001C02F4"/>
    <w:rsid w:val="001C19F4"/>
    <w:rsid w:val="001C2FCE"/>
    <w:rsid w:val="001C42C9"/>
    <w:rsid w:val="001C4C59"/>
    <w:rsid w:val="001C5210"/>
    <w:rsid w:val="001C5AF3"/>
    <w:rsid w:val="001C68C5"/>
    <w:rsid w:val="001C72AD"/>
    <w:rsid w:val="001C7558"/>
    <w:rsid w:val="001C7943"/>
    <w:rsid w:val="001D3068"/>
    <w:rsid w:val="001D39BA"/>
    <w:rsid w:val="001D3EFF"/>
    <w:rsid w:val="001D4848"/>
    <w:rsid w:val="001D5C1D"/>
    <w:rsid w:val="001D7352"/>
    <w:rsid w:val="001D798F"/>
    <w:rsid w:val="001D7F27"/>
    <w:rsid w:val="001E0C3A"/>
    <w:rsid w:val="001E146B"/>
    <w:rsid w:val="001E1EFA"/>
    <w:rsid w:val="001E3605"/>
    <w:rsid w:val="001E3621"/>
    <w:rsid w:val="001E3A46"/>
    <w:rsid w:val="001E6E76"/>
    <w:rsid w:val="001E7B85"/>
    <w:rsid w:val="001F065B"/>
    <w:rsid w:val="001F3AB9"/>
    <w:rsid w:val="001F5588"/>
    <w:rsid w:val="001F60A1"/>
    <w:rsid w:val="001F6FFB"/>
    <w:rsid w:val="002011C7"/>
    <w:rsid w:val="00201220"/>
    <w:rsid w:val="00203214"/>
    <w:rsid w:val="002036C1"/>
    <w:rsid w:val="00203FD8"/>
    <w:rsid w:val="00204AAB"/>
    <w:rsid w:val="00205840"/>
    <w:rsid w:val="00205F3A"/>
    <w:rsid w:val="00206CD4"/>
    <w:rsid w:val="00207E46"/>
    <w:rsid w:val="002100E1"/>
    <w:rsid w:val="00211AA4"/>
    <w:rsid w:val="0021281D"/>
    <w:rsid w:val="00216206"/>
    <w:rsid w:val="00216EE4"/>
    <w:rsid w:val="0021787D"/>
    <w:rsid w:val="00220CFA"/>
    <w:rsid w:val="0022273D"/>
    <w:rsid w:val="002235C0"/>
    <w:rsid w:val="00223F20"/>
    <w:rsid w:val="002242D3"/>
    <w:rsid w:val="00224422"/>
    <w:rsid w:val="00226F22"/>
    <w:rsid w:val="00227223"/>
    <w:rsid w:val="00232BFF"/>
    <w:rsid w:val="002340DE"/>
    <w:rsid w:val="0023487A"/>
    <w:rsid w:val="00236963"/>
    <w:rsid w:val="00237311"/>
    <w:rsid w:val="00240E94"/>
    <w:rsid w:val="00243E7B"/>
    <w:rsid w:val="00244EC4"/>
    <w:rsid w:val="00245E33"/>
    <w:rsid w:val="00247980"/>
    <w:rsid w:val="002537CB"/>
    <w:rsid w:val="00256263"/>
    <w:rsid w:val="00257992"/>
    <w:rsid w:val="002624DA"/>
    <w:rsid w:val="00262EC6"/>
    <w:rsid w:val="0026320B"/>
    <w:rsid w:val="002632DD"/>
    <w:rsid w:val="002643F5"/>
    <w:rsid w:val="00264521"/>
    <w:rsid w:val="002645F8"/>
    <w:rsid w:val="002653CB"/>
    <w:rsid w:val="00266DF2"/>
    <w:rsid w:val="00266F3F"/>
    <w:rsid w:val="00266F7E"/>
    <w:rsid w:val="002673C0"/>
    <w:rsid w:val="0027129A"/>
    <w:rsid w:val="00272736"/>
    <w:rsid w:val="0027570D"/>
    <w:rsid w:val="00277042"/>
    <w:rsid w:val="00277A34"/>
    <w:rsid w:val="00282DC2"/>
    <w:rsid w:val="002841EE"/>
    <w:rsid w:val="0028446C"/>
    <w:rsid w:val="00284737"/>
    <w:rsid w:val="002856B3"/>
    <w:rsid w:val="002865F4"/>
    <w:rsid w:val="002909C1"/>
    <w:rsid w:val="0029383C"/>
    <w:rsid w:val="00294AA9"/>
    <w:rsid w:val="0029629E"/>
    <w:rsid w:val="00297CC0"/>
    <w:rsid w:val="002A0051"/>
    <w:rsid w:val="002A1F09"/>
    <w:rsid w:val="002A6CEA"/>
    <w:rsid w:val="002A7F16"/>
    <w:rsid w:val="002B048D"/>
    <w:rsid w:val="002B0F47"/>
    <w:rsid w:val="002B1390"/>
    <w:rsid w:val="002B411B"/>
    <w:rsid w:val="002B58DC"/>
    <w:rsid w:val="002B7CFA"/>
    <w:rsid w:val="002B7E9E"/>
    <w:rsid w:val="002C0962"/>
    <w:rsid w:val="002C1C24"/>
    <w:rsid w:val="002C2404"/>
    <w:rsid w:val="002C2635"/>
    <w:rsid w:val="002C28B2"/>
    <w:rsid w:val="002C2A48"/>
    <w:rsid w:val="002C2C53"/>
    <w:rsid w:val="002C2D03"/>
    <w:rsid w:val="002C41A3"/>
    <w:rsid w:val="002C64AF"/>
    <w:rsid w:val="002D1239"/>
    <w:rsid w:val="002D1361"/>
    <w:rsid w:val="002D3B87"/>
    <w:rsid w:val="002D458F"/>
    <w:rsid w:val="002E0895"/>
    <w:rsid w:val="002E1931"/>
    <w:rsid w:val="002E368C"/>
    <w:rsid w:val="002E6014"/>
    <w:rsid w:val="002E646C"/>
    <w:rsid w:val="002F1524"/>
    <w:rsid w:val="002F1C10"/>
    <w:rsid w:val="002F3B42"/>
    <w:rsid w:val="002F58E9"/>
    <w:rsid w:val="00300054"/>
    <w:rsid w:val="00300E37"/>
    <w:rsid w:val="0030194B"/>
    <w:rsid w:val="003023D8"/>
    <w:rsid w:val="0030359D"/>
    <w:rsid w:val="00312B4C"/>
    <w:rsid w:val="00314298"/>
    <w:rsid w:val="0031540D"/>
    <w:rsid w:val="00315848"/>
    <w:rsid w:val="00315D44"/>
    <w:rsid w:val="0031651F"/>
    <w:rsid w:val="00317BF3"/>
    <w:rsid w:val="00317E9C"/>
    <w:rsid w:val="00320E85"/>
    <w:rsid w:val="00320ECD"/>
    <w:rsid w:val="003224D0"/>
    <w:rsid w:val="00322E66"/>
    <w:rsid w:val="00323B87"/>
    <w:rsid w:val="00324F1F"/>
    <w:rsid w:val="003257BC"/>
    <w:rsid w:val="00325981"/>
    <w:rsid w:val="003266EB"/>
    <w:rsid w:val="00327E96"/>
    <w:rsid w:val="0033011E"/>
    <w:rsid w:val="003306D0"/>
    <w:rsid w:val="0033181D"/>
    <w:rsid w:val="00331AD5"/>
    <w:rsid w:val="003334C1"/>
    <w:rsid w:val="00335460"/>
    <w:rsid w:val="00335702"/>
    <w:rsid w:val="00335D8D"/>
    <w:rsid w:val="00336809"/>
    <w:rsid w:val="00337D49"/>
    <w:rsid w:val="003423F4"/>
    <w:rsid w:val="003433DF"/>
    <w:rsid w:val="003450A3"/>
    <w:rsid w:val="00345EF1"/>
    <w:rsid w:val="003461A4"/>
    <w:rsid w:val="00347D34"/>
    <w:rsid w:val="003537E2"/>
    <w:rsid w:val="00353CC0"/>
    <w:rsid w:val="003542BF"/>
    <w:rsid w:val="0035577D"/>
    <w:rsid w:val="00356501"/>
    <w:rsid w:val="00357869"/>
    <w:rsid w:val="00357C0E"/>
    <w:rsid w:val="0036026C"/>
    <w:rsid w:val="00360642"/>
    <w:rsid w:val="00360A18"/>
    <w:rsid w:val="0036169B"/>
    <w:rsid w:val="00361AF5"/>
    <w:rsid w:val="00361FA5"/>
    <w:rsid w:val="0036229B"/>
    <w:rsid w:val="0036482A"/>
    <w:rsid w:val="00364B96"/>
    <w:rsid w:val="003675AB"/>
    <w:rsid w:val="00367D52"/>
    <w:rsid w:val="00375369"/>
    <w:rsid w:val="00376335"/>
    <w:rsid w:val="00376F89"/>
    <w:rsid w:val="00377498"/>
    <w:rsid w:val="003819C2"/>
    <w:rsid w:val="00381BCB"/>
    <w:rsid w:val="00381C26"/>
    <w:rsid w:val="00383C36"/>
    <w:rsid w:val="003844C7"/>
    <w:rsid w:val="0038453D"/>
    <w:rsid w:val="003854CA"/>
    <w:rsid w:val="003860AC"/>
    <w:rsid w:val="00386F5C"/>
    <w:rsid w:val="003879D0"/>
    <w:rsid w:val="00387C2D"/>
    <w:rsid w:val="00390AAF"/>
    <w:rsid w:val="00393A14"/>
    <w:rsid w:val="00393A60"/>
    <w:rsid w:val="00395795"/>
    <w:rsid w:val="00395A01"/>
    <w:rsid w:val="00396B6C"/>
    <w:rsid w:val="00396D0A"/>
    <w:rsid w:val="0039751A"/>
    <w:rsid w:val="003A44B1"/>
    <w:rsid w:val="003A7336"/>
    <w:rsid w:val="003B14E9"/>
    <w:rsid w:val="003B411F"/>
    <w:rsid w:val="003B4321"/>
    <w:rsid w:val="003B627F"/>
    <w:rsid w:val="003B698D"/>
    <w:rsid w:val="003B6DC3"/>
    <w:rsid w:val="003B71CD"/>
    <w:rsid w:val="003B771E"/>
    <w:rsid w:val="003B7D6E"/>
    <w:rsid w:val="003C0BBA"/>
    <w:rsid w:val="003C22F0"/>
    <w:rsid w:val="003C2A7D"/>
    <w:rsid w:val="003C2FB1"/>
    <w:rsid w:val="003C4331"/>
    <w:rsid w:val="003C5E69"/>
    <w:rsid w:val="003C62BC"/>
    <w:rsid w:val="003C6D82"/>
    <w:rsid w:val="003D177C"/>
    <w:rsid w:val="003D46CA"/>
    <w:rsid w:val="003D655F"/>
    <w:rsid w:val="003D6D74"/>
    <w:rsid w:val="003D73D6"/>
    <w:rsid w:val="003D7CF3"/>
    <w:rsid w:val="003E133E"/>
    <w:rsid w:val="003E2C86"/>
    <w:rsid w:val="003E3157"/>
    <w:rsid w:val="003E6E30"/>
    <w:rsid w:val="003E6FC8"/>
    <w:rsid w:val="003E7FDB"/>
    <w:rsid w:val="003F0C07"/>
    <w:rsid w:val="003F0C6C"/>
    <w:rsid w:val="003F28C2"/>
    <w:rsid w:val="003F3DEB"/>
    <w:rsid w:val="003F40ED"/>
    <w:rsid w:val="003F48A4"/>
    <w:rsid w:val="003F48D9"/>
    <w:rsid w:val="003F4A26"/>
    <w:rsid w:val="003F4AD6"/>
    <w:rsid w:val="003F61CA"/>
    <w:rsid w:val="003F6848"/>
    <w:rsid w:val="0040069C"/>
    <w:rsid w:val="0040110D"/>
    <w:rsid w:val="0040307B"/>
    <w:rsid w:val="004039E6"/>
    <w:rsid w:val="00405908"/>
    <w:rsid w:val="00406949"/>
    <w:rsid w:val="004075CE"/>
    <w:rsid w:val="00410842"/>
    <w:rsid w:val="00411098"/>
    <w:rsid w:val="00415B59"/>
    <w:rsid w:val="004161E2"/>
    <w:rsid w:val="00416B35"/>
    <w:rsid w:val="00416B8F"/>
    <w:rsid w:val="0042100C"/>
    <w:rsid w:val="004255EF"/>
    <w:rsid w:val="00430CD9"/>
    <w:rsid w:val="004326F6"/>
    <w:rsid w:val="00432D62"/>
    <w:rsid w:val="004356C8"/>
    <w:rsid w:val="00435D27"/>
    <w:rsid w:val="00436113"/>
    <w:rsid w:val="004364D9"/>
    <w:rsid w:val="00436CA8"/>
    <w:rsid w:val="00437E22"/>
    <w:rsid w:val="00440A95"/>
    <w:rsid w:val="00443180"/>
    <w:rsid w:val="0044381C"/>
    <w:rsid w:val="0044444F"/>
    <w:rsid w:val="004458EA"/>
    <w:rsid w:val="004470C6"/>
    <w:rsid w:val="0044761B"/>
    <w:rsid w:val="0045301D"/>
    <w:rsid w:val="0045453E"/>
    <w:rsid w:val="004553A7"/>
    <w:rsid w:val="00455872"/>
    <w:rsid w:val="00456923"/>
    <w:rsid w:val="00456ABA"/>
    <w:rsid w:val="00457D32"/>
    <w:rsid w:val="00457D50"/>
    <w:rsid w:val="0046217D"/>
    <w:rsid w:val="00462671"/>
    <w:rsid w:val="0046429F"/>
    <w:rsid w:val="00464930"/>
    <w:rsid w:val="004676B3"/>
    <w:rsid w:val="00470558"/>
    <w:rsid w:val="004705D7"/>
    <w:rsid w:val="00470653"/>
    <w:rsid w:val="004714EE"/>
    <w:rsid w:val="00471AC7"/>
    <w:rsid w:val="004722C9"/>
    <w:rsid w:val="004729C6"/>
    <w:rsid w:val="00472A2E"/>
    <w:rsid w:val="00472DB7"/>
    <w:rsid w:val="00476986"/>
    <w:rsid w:val="004804F5"/>
    <w:rsid w:val="004812AE"/>
    <w:rsid w:val="004820A7"/>
    <w:rsid w:val="00484186"/>
    <w:rsid w:val="00484F19"/>
    <w:rsid w:val="004854AE"/>
    <w:rsid w:val="00485BB9"/>
    <w:rsid w:val="00486598"/>
    <w:rsid w:val="004869EC"/>
    <w:rsid w:val="00486B0C"/>
    <w:rsid w:val="00486B52"/>
    <w:rsid w:val="0049493D"/>
    <w:rsid w:val="00494DB1"/>
    <w:rsid w:val="00495021"/>
    <w:rsid w:val="004975FD"/>
    <w:rsid w:val="00497E28"/>
    <w:rsid w:val="004A086C"/>
    <w:rsid w:val="004A0A52"/>
    <w:rsid w:val="004A0B35"/>
    <w:rsid w:val="004A2FC5"/>
    <w:rsid w:val="004A3777"/>
    <w:rsid w:val="004A39E3"/>
    <w:rsid w:val="004A5C49"/>
    <w:rsid w:val="004A6938"/>
    <w:rsid w:val="004B55E5"/>
    <w:rsid w:val="004B5E78"/>
    <w:rsid w:val="004B6081"/>
    <w:rsid w:val="004B7064"/>
    <w:rsid w:val="004C1482"/>
    <w:rsid w:val="004C2D38"/>
    <w:rsid w:val="004C4521"/>
    <w:rsid w:val="004C5B5F"/>
    <w:rsid w:val="004C5BE0"/>
    <w:rsid w:val="004C601D"/>
    <w:rsid w:val="004C60DE"/>
    <w:rsid w:val="004C6191"/>
    <w:rsid w:val="004C64DF"/>
    <w:rsid w:val="004C6690"/>
    <w:rsid w:val="004C7E0F"/>
    <w:rsid w:val="004D0B33"/>
    <w:rsid w:val="004D165C"/>
    <w:rsid w:val="004D4E76"/>
    <w:rsid w:val="004E027E"/>
    <w:rsid w:val="004E0381"/>
    <w:rsid w:val="004E1E9C"/>
    <w:rsid w:val="004E2277"/>
    <w:rsid w:val="004E4398"/>
    <w:rsid w:val="004E5AF8"/>
    <w:rsid w:val="004E649C"/>
    <w:rsid w:val="004F02AA"/>
    <w:rsid w:val="004F4495"/>
    <w:rsid w:val="004F47EF"/>
    <w:rsid w:val="004F6144"/>
    <w:rsid w:val="005013C3"/>
    <w:rsid w:val="00501892"/>
    <w:rsid w:val="00501FA9"/>
    <w:rsid w:val="00502D5C"/>
    <w:rsid w:val="005034B4"/>
    <w:rsid w:val="005036DD"/>
    <w:rsid w:val="0050514D"/>
    <w:rsid w:val="00505E2E"/>
    <w:rsid w:val="00506A15"/>
    <w:rsid w:val="00511D21"/>
    <w:rsid w:val="00512EC7"/>
    <w:rsid w:val="0051388A"/>
    <w:rsid w:val="005154BD"/>
    <w:rsid w:val="005165CF"/>
    <w:rsid w:val="0052089B"/>
    <w:rsid w:val="005237F6"/>
    <w:rsid w:val="0052418A"/>
    <w:rsid w:val="00525870"/>
    <w:rsid w:val="00525D93"/>
    <w:rsid w:val="00525FBD"/>
    <w:rsid w:val="0052782F"/>
    <w:rsid w:val="00531B23"/>
    <w:rsid w:val="00532093"/>
    <w:rsid w:val="0053279C"/>
    <w:rsid w:val="00532DB0"/>
    <w:rsid w:val="00532E04"/>
    <w:rsid w:val="00533E6C"/>
    <w:rsid w:val="00534006"/>
    <w:rsid w:val="00535FC7"/>
    <w:rsid w:val="005374ED"/>
    <w:rsid w:val="00537F09"/>
    <w:rsid w:val="00540E6D"/>
    <w:rsid w:val="0054158E"/>
    <w:rsid w:val="005423D2"/>
    <w:rsid w:val="0054310C"/>
    <w:rsid w:val="00543A8D"/>
    <w:rsid w:val="00544B82"/>
    <w:rsid w:val="00544FA4"/>
    <w:rsid w:val="005450A2"/>
    <w:rsid w:val="00545107"/>
    <w:rsid w:val="00545ADC"/>
    <w:rsid w:val="005463C4"/>
    <w:rsid w:val="00546CD9"/>
    <w:rsid w:val="00550FE2"/>
    <w:rsid w:val="00551195"/>
    <w:rsid w:val="00551DFE"/>
    <w:rsid w:val="00552468"/>
    <w:rsid w:val="005544C0"/>
    <w:rsid w:val="005552C4"/>
    <w:rsid w:val="0055547A"/>
    <w:rsid w:val="0055605C"/>
    <w:rsid w:val="00557848"/>
    <w:rsid w:val="00560119"/>
    <w:rsid w:val="005614F6"/>
    <w:rsid w:val="005615C5"/>
    <w:rsid w:val="005619C4"/>
    <w:rsid w:val="0056257E"/>
    <w:rsid w:val="00563332"/>
    <w:rsid w:val="005633BC"/>
    <w:rsid w:val="00564805"/>
    <w:rsid w:val="00567134"/>
    <w:rsid w:val="0056727F"/>
    <w:rsid w:val="005708CA"/>
    <w:rsid w:val="005708DA"/>
    <w:rsid w:val="005711BC"/>
    <w:rsid w:val="00572090"/>
    <w:rsid w:val="0057209F"/>
    <w:rsid w:val="005725D0"/>
    <w:rsid w:val="00573E03"/>
    <w:rsid w:val="00574C0D"/>
    <w:rsid w:val="00577081"/>
    <w:rsid w:val="005828B8"/>
    <w:rsid w:val="00585603"/>
    <w:rsid w:val="00586E9C"/>
    <w:rsid w:val="005870CF"/>
    <w:rsid w:val="0059022F"/>
    <w:rsid w:val="00591282"/>
    <w:rsid w:val="00591C79"/>
    <w:rsid w:val="00591DB5"/>
    <w:rsid w:val="005935A5"/>
    <w:rsid w:val="00594FFC"/>
    <w:rsid w:val="00596B93"/>
    <w:rsid w:val="005A0A4A"/>
    <w:rsid w:val="005A0B1E"/>
    <w:rsid w:val="005A323C"/>
    <w:rsid w:val="005A3C47"/>
    <w:rsid w:val="005A5BE3"/>
    <w:rsid w:val="005A63CF"/>
    <w:rsid w:val="005B1FF1"/>
    <w:rsid w:val="005B2A4C"/>
    <w:rsid w:val="005B45C6"/>
    <w:rsid w:val="005B501F"/>
    <w:rsid w:val="005B5B10"/>
    <w:rsid w:val="005B5C34"/>
    <w:rsid w:val="005B5EF9"/>
    <w:rsid w:val="005B6120"/>
    <w:rsid w:val="005B6681"/>
    <w:rsid w:val="005B6748"/>
    <w:rsid w:val="005B6B6B"/>
    <w:rsid w:val="005C256E"/>
    <w:rsid w:val="005C2DC6"/>
    <w:rsid w:val="005C4BB6"/>
    <w:rsid w:val="005C7294"/>
    <w:rsid w:val="005D0A82"/>
    <w:rsid w:val="005D16AB"/>
    <w:rsid w:val="005D2B40"/>
    <w:rsid w:val="005D2CB3"/>
    <w:rsid w:val="005D37DC"/>
    <w:rsid w:val="005D4950"/>
    <w:rsid w:val="005D4ECD"/>
    <w:rsid w:val="005D562B"/>
    <w:rsid w:val="005D6C08"/>
    <w:rsid w:val="005D7E26"/>
    <w:rsid w:val="005E089B"/>
    <w:rsid w:val="005E180B"/>
    <w:rsid w:val="005E386C"/>
    <w:rsid w:val="005E4A4D"/>
    <w:rsid w:val="005E4D38"/>
    <w:rsid w:val="005E5A07"/>
    <w:rsid w:val="005E649C"/>
    <w:rsid w:val="005F24C5"/>
    <w:rsid w:val="005F252C"/>
    <w:rsid w:val="005F2D90"/>
    <w:rsid w:val="005F529C"/>
    <w:rsid w:val="005F6B70"/>
    <w:rsid w:val="005F6FC6"/>
    <w:rsid w:val="005F7123"/>
    <w:rsid w:val="00601958"/>
    <w:rsid w:val="0060320B"/>
    <w:rsid w:val="0060327D"/>
    <w:rsid w:val="00603FCD"/>
    <w:rsid w:val="00604E58"/>
    <w:rsid w:val="006050A2"/>
    <w:rsid w:val="00605356"/>
    <w:rsid w:val="0061003C"/>
    <w:rsid w:val="006112CD"/>
    <w:rsid w:val="00611A01"/>
    <w:rsid w:val="0061288A"/>
    <w:rsid w:val="0061425D"/>
    <w:rsid w:val="006143AA"/>
    <w:rsid w:val="00614CBF"/>
    <w:rsid w:val="006155ED"/>
    <w:rsid w:val="00625A39"/>
    <w:rsid w:val="006306C6"/>
    <w:rsid w:val="00631ADA"/>
    <w:rsid w:val="00631D4B"/>
    <w:rsid w:val="006322A3"/>
    <w:rsid w:val="00632D34"/>
    <w:rsid w:val="00634430"/>
    <w:rsid w:val="00634D53"/>
    <w:rsid w:val="006358D7"/>
    <w:rsid w:val="006369D7"/>
    <w:rsid w:val="006372CF"/>
    <w:rsid w:val="00637E6D"/>
    <w:rsid w:val="006401FE"/>
    <w:rsid w:val="00640DAB"/>
    <w:rsid w:val="00642E4C"/>
    <w:rsid w:val="00642ED6"/>
    <w:rsid w:val="0064377B"/>
    <w:rsid w:val="00643D35"/>
    <w:rsid w:val="00643F66"/>
    <w:rsid w:val="00650AD8"/>
    <w:rsid w:val="00650FDA"/>
    <w:rsid w:val="006526A2"/>
    <w:rsid w:val="00652E58"/>
    <w:rsid w:val="00652ED9"/>
    <w:rsid w:val="00653DE1"/>
    <w:rsid w:val="00654B21"/>
    <w:rsid w:val="006572CF"/>
    <w:rsid w:val="00660AD2"/>
    <w:rsid w:val="0066510B"/>
    <w:rsid w:val="00665754"/>
    <w:rsid w:val="00665853"/>
    <w:rsid w:val="006660B9"/>
    <w:rsid w:val="00666A03"/>
    <w:rsid w:val="006671DB"/>
    <w:rsid w:val="0067084A"/>
    <w:rsid w:val="006710DC"/>
    <w:rsid w:val="00671E98"/>
    <w:rsid w:val="00673BB8"/>
    <w:rsid w:val="00673C36"/>
    <w:rsid w:val="00674423"/>
    <w:rsid w:val="0067457D"/>
    <w:rsid w:val="00674F01"/>
    <w:rsid w:val="00677D2C"/>
    <w:rsid w:val="0068088B"/>
    <w:rsid w:val="00680DDA"/>
    <w:rsid w:val="00680E0F"/>
    <w:rsid w:val="00681188"/>
    <w:rsid w:val="00681413"/>
    <w:rsid w:val="00681577"/>
    <w:rsid w:val="00681D19"/>
    <w:rsid w:val="006828AE"/>
    <w:rsid w:val="00686F8D"/>
    <w:rsid w:val="00690C41"/>
    <w:rsid w:val="00694411"/>
    <w:rsid w:val="00696C33"/>
    <w:rsid w:val="006974B7"/>
    <w:rsid w:val="006A3F9E"/>
    <w:rsid w:val="006A54E2"/>
    <w:rsid w:val="006A6505"/>
    <w:rsid w:val="006A68AE"/>
    <w:rsid w:val="006A6AB4"/>
    <w:rsid w:val="006A6F32"/>
    <w:rsid w:val="006A7E32"/>
    <w:rsid w:val="006B0664"/>
    <w:rsid w:val="006B13C8"/>
    <w:rsid w:val="006B2FD2"/>
    <w:rsid w:val="006B54A1"/>
    <w:rsid w:val="006B68F3"/>
    <w:rsid w:val="006C0611"/>
    <w:rsid w:val="006C4DA6"/>
    <w:rsid w:val="006C75C4"/>
    <w:rsid w:val="006D067A"/>
    <w:rsid w:val="006D5621"/>
    <w:rsid w:val="006D5815"/>
    <w:rsid w:val="006D64E1"/>
    <w:rsid w:val="006E0CDC"/>
    <w:rsid w:val="006E157D"/>
    <w:rsid w:val="006E35C8"/>
    <w:rsid w:val="006E3DEB"/>
    <w:rsid w:val="006E5747"/>
    <w:rsid w:val="006E6677"/>
    <w:rsid w:val="006E6A08"/>
    <w:rsid w:val="006E7022"/>
    <w:rsid w:val="006E7582"/>
    <w:rsid w:val="006E7B6B"/>
    <w:rsid w:val="006F1215"/>
    <w:rsid w:val="006F16FA"/>
    <w:rsid w:val="006F26F4"/>
    <w:rsid w:val="006F2862"/>
    <w:rsid w:val="006F4949"/>
    <w:rsid w:val="006F6607"/>
    <w:rsid w:val="006F71C3"/>
    <w:rsid w:val="006F7E63"/>
    <w:rsid w:val="00700269"/>
    <w:rsid w:val="00700704"/>
    <w:rsid w:val="007009A7"/>
    <w:rsid w:val="007009C2"/>
    <w:rsid w:val="00700D48"/>
    <w:rsid w:val="00703F8B"/>
    <w:rsid w:val="00704D26"/>
    <w:rsid w:val="007073CC"/>
    <w:rsid w:val="0071141D"/>
    <w:rsid w:val="00711688"/>
    <w:rsid w:val="007116ED"/>
    <w:rsid w:val="00711B44"/>
    <w:rsid w:val="00711C16"/>
    <w:rsid w:val="00712985"/>
    <w:rsid w:val="00712B8B"/>
    <w:rsid w:val="00713C82"/>
    <w:rsid w:val="00715307"/>
    <w:rsid w:val="0071544F"/>
    <w:rsid w:val="00715AED"/>
    <w:rsid w:val="00716A01"/>
    <w:rsid w:val="00717B7A"/>
    <w:rsid w:val="00717ED3"/>
    <w:rsid w:val="007205BC"/>
    <w:rsid w:val="00721F08"/>
    <w:rsid w:val="007241EA"/>
    <w:rsid w:val="00724C46"/>
    <w:rsid w:val="00724E74"/>
    <w:rsid w:val="00727625"/>
    <w:rsid w:val="0073485B"/>
    <w:rsid w:val="0073489B"/>
    <w:rsid w:val="00735809"/>
    <w:rsid w:val="00737368"/>
    <w:rsid w:val="007404D3"/>
    <w:rsid w:val="007405D5"/>
    <w:rsid w:val="00741F36"/>
    <w:rsid w:val="00744B0F"/>
    <w:rsid w:val="007500B5"/>
    <w:rsid w:val="00750C7D"/>
    <w:rsid w:val="007515C5"/>
    <w:rsid w:val="00751708"/>
    <w:rsid w:val="00751928"/>
    <w:rsid w:val="00752C37"/>
    <w:rsid w:val="00753C1E"/>
    <w:rsid w:val="0075436E"/>
    <w:rsid w:val="00756123"/>
    <w:rsid w:val="007562D8"/>
    <w:rsid w:val="00757531"/>
    <w:rsid w:val="007575C7"/>
    <w:rsid w:val="00760CED"/>
    <w:rsid w:val="00763125"/>
    <w:rsid w:val="00763D15"/>
    <w:rsid w:val="007642ED"/>
    <w:rsid w:val="007644F1"/>
    <w:rsid w:val="00765E3E"/>
    <w:rsid w:val="00767104"/>
    <w:rsid w:val="00770901"/>
    <w:rsid w:val="00771273"/>
    <w:rsid w:val="007726BD"/>
    <w:rsid w:val="007732F0"/>
    <w:rsid w:val="0077464B"/>
    <w:rsid w:val="00775981"/>
    <w:rsid w:val="00776EC7"/>
    <w:rsid w:val="00780E04"/>
    <w:rsid w:val="00783F2E"/>
    <w:rsid w:val="00784619"/>
    <w:rsid w:val="00785112"/>
    <w:rsid w:val="0078681D"/>
    <w:rsid w:val="00786A24"/>
    <w:rsid w:val="00787626"/>
    <w:rsid w:val="00787A96"/>
    <w:rsid w:val="00787DF2"/>
    <w:rsid w:val="00791094"/>
    <w:rsid w:val="00792E93"/>
    <w:rsid w:val="0079361A"/>
    <w:rsid w:val="007958D7"/>
    <w:rsid w:val="007A1997"/>
    <w:rsid w:val="007A1FA6"/>
    <w:rsid w:val="007A4E44"/>
    <w:rsid w:val="007A4E81"/>
    <w:rsid w:val="007A5C5C"/>
    <w:rsid w:val="007A61C8"/>
    <w:rsid w:val="007A6AD4"/>
    <w:rsid w:val="007A6BF5"/>
    <w:rsid w:val="007A71F9"/>
    <w:rsid w:val="007A782F"/>
    <w:rsid w:val="007B1A2E"/>
    <w:rsid w:val="007B36EF"/>
    <w:rsid w:val="007B52BC"/>
    <w:rsid w:val="007B6A81"/>
    <w:rsid w:val="007B6AA5"/>
    <w:rsid w:val="007C2016"/>
    <w:rsid w:val="007C490B"/>
    <w:rsid w:val="007C4F18"/>
    <w:rsid w:val="007C533D"/>
    <w:rsid w:val="007C5FEA"/>
    <w:rsid w:val="007C7489"/>
    <w:rsid w:val="007D2A0C"/>
    <w:rsid w:val="007D5F0D"/>
    <w:rsid w:val="007D7DDF"/>
    <w:rsid w:val="007E0036"/>
    <w:rsid w:val="007E0A8A"/>
    <w:rsid w:val="007E1101"/>
    <w:rsid w:val="007F0F6A"/>
    <w:rsid w:val="007F1E80"/>
    <w:rsid w:val="007F2321"/>
    <w:rsid w:val="007F2C56"/>
    <w:rsid w:val="007F3E46"/>
    <w:rsid w:val="007F43C1"/>
    <w:rsid w:val="007F69F0"/>
    <w:rsid w:val="007F6C50"/>
    <w:rsid w:val="00806042"/>
    <w:rsid w:val="008069C5"/>
    <w:rsid w:val="008074CD"/>
    <w:rsid w:val="00807B2F"/>
    <w:rsid w:val="0081121C"/>
    <w:rsid w:val="008113F0"/>
    <w:rsid w:val="00811500"/>
    <w:rsid w:val="00812FA2"/>
    <w:rsid w:val="00813FC4"/>
    <w:rsid w:val="00816448"/>
    <w:rsid w:val="0081677B"/>
    <w:rsid w:val="00817037"/>
    <w:rsid w:val="008178A9"/>
    <w:rsid w:val="008201B2"/>
    <w:rsid w:val="00820F2E"/>
    <w:rsid w:val="00821DA5"/>
    <w:rsid w:val="0082231D"/>
    <w:rsid w:val="00822AA8"/>
    <w:rsid w:val="00822DDD"/>
    <w:rsid w:val="00824A4A"/>
    <w:rsid w:val="00827295"/>
    <w:rsid w:val="008303AC"/>
    <w:rsid w:val="0083046C"/>
    <w:rsid w:val="0083150D"/>
    <w:rsid w:val="00831A4F"/>
    <w:rsid w:val="00833328"/>
    <w:rsid w:val="008351B4"/>
    <w:rsid w:val="008352E7"/>
    <w:rsid w:val="00836BF7"/>
    <w:rsid w:val="00836E81"/>
    <w:rsid w:val="00837C9F"/>
    <w:rsid w:val="00840FBC"/>
    <w:rsid w:val="00841D0B"/>
    <w:rsid w:val="00841FBD"/>
    <w:rsid w:val="0084253C"/>
    <w:rsid w:val="00842947"/>
    <w:rsid w:val="008430D1"/>
    <w:rsid w:val="00843275"/>
    <w:rsid w:val="00843E20"/>
    <w:rsid w:val="008443E7"/>
    <w:rsid w:val="00844542"/>
    <w:rsid w:val="00846317"/>
    <w:rsid w:val="00847379"/>
    <w:rsid w:val="00847F1C"/>
    <w:rsid w:val="00851557"/>
    <w:rsid w:val="0085197D"/>
    <w:rsid w:val="00853443"/>
    <w:rsid w:val="0085418C"/>
    <w:rsid w:val="00854304"/>
    <w:rsid w:val="00855997"/>
    <w:rsid w:val="00856807"/>
    <w:rsid w:val="0085716E"/>
    <w:rsid w:val="00860A19"/>
    <w:rsid w:val="008615EF"/>
    <w:rsid w:val="0086399B"/>
    <w:rsid w:val="00866330"/>
    <w:rsid w:val="00870FB9"/>
    <w:rsid w:val="00871D1F"/>
    <w:rsid w:val="0087261E"/>
    <w:rsid w:val="008728EC"/>
    <w:rsid w:val="00874061"/>
    <w:rsid w:val="00875325"/>
    <w:rsid w:val="00881E62"/>
    <w:rsid w:val="0088345D"/>
    <w:rsid w:val="008834B9"/>
    <w:rsid w:val="0088581A"/>
    <w:rsid w:val="0088647C"/>
    <w:rsid w:val="008864EE"/>
    <w:rsid w:val="00892690"/>
    <w:rsid w:val="00893B10"/>
    <w:rsid w:val="00897995"/>
    <w:rsid w:val="008A17A5"/>
    <w:rsid w:val="008A2C8B"/>
    <w:rsid w:val="008A5059"/>
    <w:rsid w:val="008A5D66"/>
    <w:rsid w:val="008A5D92"/>
    <w:rsid w:val="008A7FF1"/>
    <w:rsid w:val="008B1832"/>
    <w:rsid w:val="008B2ACE"/>
    <w:rsid w:val="008B3440"/>
    <w:rsid w:val="008B34D2"/>
    <w:rsid w:val="008B49E8"/>
    <w:rsid w:val="008B5F53"/>
    <w:rsid w:val="008B7B05"/>
    <w:rsid w:val="008C0F45"/>
    <w:rsid w:val="008C1ED6"/>
    <w:rsid w:val="008C2285"/>
    <w:rsid w:val="008C2B00"/>
    <w:rsid w:val="008C2D63"/>
    <w:rsid w:val="008C5186"/>
    <w:rsid w:val="008C63D1"/>
    <w:rsid w:val="008C6463"/>
    <w:rsid w:val="008C733E"/>
    <w:rsid w:val="008C7FB3"/>
    <w:rsid w:val="008D0321"/>
    <w:rsid w:val="008D15F6"/>
    <w:rsid w:val="008D191B"/>
    <w:rsid w:val="008D303C"/>
    <w:rsid w:val="008D512C"/>
    <w:rsid w:val="008D53D1"/>
    <w:rsid w:val="008E1CEF"/>
    <w:rsid w:val="008E45F1"/>
    <w:rsid w:val="008E56C9"/>
    <w:rsid w:val="008E601F"/>
    <w:rsid w:val="008E6CEB"/>
    <w:rsid w:val="008F2785"/>
    <w:rsid w:val="008F40ED"/>
    <w:rsid w:val="008F66C4"/>
    <w:rsid w:val="008F6BF3"/>
    <w:rsid w:val="008F7855"/>
    <w:rsid w:val="009012A3"/>
    <w:rsid w:val="00902A13"/>
    <w:rsid w:val="00902BBD"/>
    <w:rsid w:val="0090322E"/>
    <w:rsid w:val="009047BD"/>
    <w:rsid w:val="009066C7"/>
    <w:rsid w:val="00906E9C"/>
    <w:rsid w:val="00907360"/>
    <w:rsid w:val="0091019E"/>
    <w:rsid w:val="009112FB"/>
    <w:rsid w:val="0091239B"/>
    <w:rsid w:val="00912E8D"/>
    <w:rsid w:val="00914842"/>
    <w:rsid w:val="009179C2"/>
    <w:rsid w:val="00921C35"/>
    <w:rsid w:val="0092202D"/>
    <w:rsid w:val="009236BA"/>
    <w:rsid w:val="00933E65"/>
    <w:rsid w:val="009357F1"/>
    <w:rsid w:val="00936FE8"/>
    <w:rsid w:val="009378F5"/>
    <w:rsid w:val="00940455"/>
    <w:rsid w:val="00940EB2"/>
    <w:rsid w:val="00942275"/>
    <w:rsid w:val="00942610"/>
    <w:rsid w:val="00943CAE"/>
    <w:rsid w:val="00944C17"/>
    <w:rsid w:val="00945BF2"/>
    <w:rsid w:val="00947731"/>
    <w:rsid w:val="009502D1"/>
    <w:rsid w:val="00951B96"/>
    <w:rsid w:val="00953C8E"/>
    <w:rsid w:val="009560C6"/>
    <w:rsid w:val="00960761"/>
    <w:rsid w:val="0096108A"/>
    <w:rsid w:val="00963B53"/>
    <w:rsid w:val="00964EE5"/>
    <w:rsid w:val="009659FA"/>
    <w:rsid w:val="00966425"/>
    <w:rsid w:val="00970550"/>
    <w:rsid w:val="00970E66"/>
    <w:rsid w:val="00971870"/>
    <w:rsid w:val="009739BC"/>
    <w:rsid w:val="009749B0"/>
    <w:rsid w:val="00975A6B"/>
    <w:rsid w:val="009770F4"/>
    <w:rsid w:val="00980D62"/>
    <w:rsid w:val="00982027"/>
    <w:rsid w:val="0098260F"/>
    <w:rsid w:val="009826B8"/>
    <w:rsid w:val="00984650"/>
    <w:rsid w:val="009859EB"/>
    <w:rsid w:val="00986B5E"/>
    <w:rsid w:val="0098727D"/>
    <w:rsid w:val="0099021A"/>
    <w:rsid w:val="00990D28"/>
    <w:rsid w:val="0099164C"/>
    <w:rsid w:val="00992051"/>
    <w:rsid w:val="00992165"/>
    <w:rsid w:val="0099224B"/>
    <w:rsid w:val="00992568"/>
    <w:rsid w:val="009929DE"/>
    <w:rsid w:val="00992B2F"/>
    <w:rsid w:val="00993214"/>
    <w:rsid w:val="00994954"/>
    <w:rsid w:val="00995A77"/>
    <w:rsid w:val="0099765D"/>
    <w:rsid w:val="00997F9C"/>
    <w:rsid w:val="009A08DF"/>
    <w:rsid w:val="009A0D6A"/>
    <w:rsid w:val="009A45A2"/>
    <w:rsid w:val="009A4667"/>
    <w:rsid w:val="009A4B3D"/>
    <w:rsid w:val="009A62DA"/>
    <w:rsid w:val="009A699C"/>
    <w:rsid w:val="009A7852"/>
    <w:rsid w:val="009A7904"/>
    <w:rsid w:val="009A7B43"/>
    <w:rsid w:val="009B1067"/>
    <w:rsid w:val="009B186A"/>
    <w:rsid w:val="009B39D5"/>
    <w:rsid w:val="009B3B41"/>
    <w:rsid w:val="009B3D94"/>
    <w:rsid w:val="009B5BD2"/>
    <w:rsid w:val="009C15A2"/>
    <w:rsid w:val="009C41CE"/>
    <w:rsid w:val="009C4953"/>
    <w:rsid w:val="009C54C4"/>
    <w:rsid w:val="009C58EA"/>
    <w:rsid w:val="009C73FD"/>
    <w:rsid w:val="009C7791"/>
    <w:rsid w:val="009D0EF9"/>
    <w:rsid w:val="009D25C6"/>
    <w:rsid w:val="009D3776"/>
    <w:rsid w:val="009D43D2"/>
    <w:rsid w:val="009D4467"/>
    <w:rsid w:val="009D4DEC"/>
    <w:rsid w:val="009D5651"/>
    <w:rsid w:val="009D67F1"/>
    <w:rsid w:val="009D6D85"/>
    <w:rsid w:val="009D6ED3"/>
    <w:rsid w:val="009E136F"/>
    <w:rsid w:val="009E4EE3"/>
    <w:rsid w:val="009E5969"/>
    <w:rsid w:val="009E5DE6"/>
    <w:rsid w:val="009E5E96"/>
    <w:rsid w:val="009E65FB"/>
    <w:rsid w:val="009E6A0C"/>
    <w:rsid w:val="009F07C5"/>
    <w:rsid w:val="009F1024"/>
    <w:rsid w:val="009F1D73"/>
    <w:rsid w:val="009F1F6B"/>
    <w:rsid w:val="009F23D7"/>
    <w:rsid w:val="009F331E"/>
    <w:rsid w:val="009F5488"/>
    <w:rsid w:val="009F5FA1"/>
    <w:rsid w:val="009F6E11"/>
    <w:rsid w:val="009F711D"/>
    <w:rsid w:val="00A00D28"/>
    <w:rsid w:val="00A02986"/>
    <w:rsid w:val="00A02AB5"/>
    <w:rsid w:val="00A03694"/>
    <w:rsid w:val="00A03B9A"/>
    <w:rsid w:val="00A0660B"/>
    <w:rsid w:val="00A06A37"/>
    <w:rsid w:val="00A07599"/>
    <w:rsid w:val="00A0767C"/>
    <w:rsid w:val="00A078DA"/>
    <w:rsid w:val="00A10115"/>
    <w:rsid w:val="00A10188"/>
    <w:rsid w:val="00A10428"/>
    <w:rsid w:val="00A110CE"/>
    <w:rsid w:val="00A124C2"/>
    <w:rsid w:val="00A13923"/>
    <w:rsid w:val="00A170C9"/>
    <w:rsid w:val="00A20184"/>
    <w:rsid w:val="00A20ADD"/>
    <w:rsid w:val="00A2323D"/>
    <w:rsid w:val="00A24E96"/>
    <w:rsid w:val="00A252B9"/>
    <w:rsid w:val="00A2723B"/>
    <w:rsid w:val="00A27A21"/>
    <w:rsid w:val="00A27B3D"/>
    <w:rsid w:val="00A3099F"/>
    <w:rsid w:val="00A31097"/>
    <w:rsid w:val="00A3186A"/>
    <w:rsid w:val="00A33600"/>
    <w:rsid w:val="00A3548B"/>
    <w:rsid w:val="00A41D2E"/>
    <w:rsid w:val="00A425B0"/>
    <w:rsid w:val="00A4326F"/>
    <w:rsid w:val="00A43A17"/>
    <w:rsid w:val="00A46461"/>
    <w:rsid w:val="00A464CB"/>
    <w:rsid w:val="00A50C22"/>
    <w:rsid w:val="00A51B9C"/>
    <w:rsid w:val="00A5241A"/>
    <w:rsid w:val="00A52BE3"/>
    <w:rsid w:val="00A53463"/>
    <w:rsid w:val="00A54C11"/>
    <w:rsid w:val="00A56C27"/>
    <w:rsid w:val="00A60116"/>
    <w:rsid w:val="00A61099"/>
    <w:rsid w:val="00A6139D"/>
    <w:rsid w:val="00A6339A"/>
    <w:rsid w:val="00A63577"/>
    <w:rsid w:val="00A63823"/>
    <w:rsid w:val="00A63A6C"/>
    <w:rsid w:val="00A63F59"/>
    <w:rsid w:val="00A653A9"/>
    <w:rsid w:val="00A65480"/>
    <w:rsid w:val="00A6773C"/>
    <w:rsid w:val="00A703BA"/>
    <w:rsid w:val="00A70A52"/>
    <w:rsid w:val="00A71B9B"/>
    <w:rsid w:val="00A7243D"/>
    <w:rsid w:val="00A72FA5"/>
    <w:rsid w:val="00A75C06"/>
    <w:rsid w:val="00A76701"/>
    <w:rsid w:val="00A76CB4"/>
    <w:rsid w:val="00A80D4B"/>
    <w:rsid w:val="00A80E55"/>
    <w:rsid w:val="00A8100B"/>
    <w:rsid w:val="00A81285"/>
    <w:rsid w:val="00A812D2"/>
    <w:rsid w:val="00A83B49"/>
    <w:rsid w:val="00A84B64"/>
    <w:rsid w:val="00A8531A"/>
    <w:rsid w:val="00A90255"/>
    <w:rsid w:val="00A90F33"/>
    <w:rsid w:val="00A915F7"/>
    <w:rsid w:val="00A92B10"/>
    <w:rsid w:val="00A9303D"/>
    <w:rsid w:val="00A935D1"/>
    <w:rsid w:val="00A96FC9"/>
    <w:rsid w:val="00A97C4F"/>
    <w:rsid w:val="00AA279A"/>
    <w:rsid w:val="00AA31F9"/>
    <w:rsid w:val="00AA3EDA"/>
    <w:rsid w:val="00AA4F5C"/>
    <w:rsid w:val="00AA65A7"/>
    <w:rsid w:val="00AA69E0"/>
    <w:rsid w:val="00AB083A"/>
    <w:rsid w:val="00AB3835"/>
    <w:rsid w:val="00AB499C"/>
    <w:rsid w:val="00AB4EE6"/>
    <w:rsid w:val="00AB60B3"/>
    <w:rsid w:val="00AB7340"/>
    <w:rsid w:val="00AC0EAB"/>
    <w:rsid w:val="00AC1EFC"/>
    <w:rsid w:val="00AC2238"/>
    <w:rsid w:val="00AC2F62"/>
    <w:rsid w:val="00AC311A"/>
    <w:rsid w:val="00AC3307"/>
    <w:rsid w:val="00AC435F"/>
    <w:rsid w:val="00AC5C82"/>
    <w:rsid w:val="00AC5D7D"/>
    <w:rsid w:val="00AC69EA"/>
    <w:rsid w:val="00AD1646"/>
    <w:rsid w:val="00AD315F"/>
    <w:rsid w:val="00AD442F"/>
    <w:rsid w:val="00AD447B"/>
    <w:rsid w:val="00AD44DD"/>
    <w:rsid w:val="00AD4888"/>
    <w:rsid w:val="00AD55F9"/>
    <w:rsid w:val="00AD618C"/>
    <w:rsid w:val="00AD7086"/>
    <w:rsid w:val="00AD731D"/>
    <w:rsid w:val="00AD73F6"/>
    <w:rsid w:val="00AE3508"/>
    <w:rsid w:val="00AE3AFE"/>
    <w:rsid w:val="00AE3B29"/>
    <w:rsid w:val="00AE3EDC"/>
    <w:rsid w:val="00AE50D1"/>
    <w:rsid w:val="00AE529F"/>
    <w:rsid w:val="00AE62AD"/>
    <w:rsid w:val="00AE6B5A"/>
    <w:rsid w:val="00AE78BB"/>
    <w:rsid w:val="00AF0CA1"/>
    <w:rsid w:val="00AF0E35"/>
    <w:rsid w:val="00AF10AD"/>
    <w:rsid w:val="00AF576B"/>
    <w:rsid w:val="00AF700C"/>
    <w:rsid w:val="00AF7808"/>
    <w:rsid w:val="00B00504"/>
    <w:rsid w:val="00B05425"/>
    <w:rsid w:val="00B06AE5"/>
    <w:rsid w:val="00B07134"/>
    <w:rsid w:val="00B10211"/>
    <w:rsid w:val="00B12DB4"/>
    <w:rsid w:val="00B13193"/>
    <w:rsid w:val="00B13A1B"/>
    <w:rsid w:val="00B13BB8"/>
    <w:rsid w:val="00B15219"/>
    <w:rsid w:val="00B15659"/>
    <w:rsid w:val="00B167B2"/>
    <w:rsid w:val="00B16FF2"/>
    <w:rsid w:val="00B21F0B"/>
    <w:rsid w:val="00B2238E"/>
    <w:rsid w:val="00B237DB"/>
    <w:rsid w:val="00B240EF"/>
    <w:rsid w:val="00B2543D"/>
    <w:rsid w:val="00B25479"/>
    <w:rsid w:val="00B25942"/>
    <w:rsid w:val="00B2625E"/>
    <w:rsid w:val="00B27D14"/>
    <w:rsid w:val="00B342CF"/>
    <w:rsid w:val="00B34831"/>
    <w:rsid w:val="00B3576B"/>
    <w:rsid w:val="00B36680"/>
    <w:rsid w:val="00B36F46"/>
    <w:rsid w:val="00B40576"/>
    <w:rsid w:val="00B4137F"/>
    <w:rsid w:val="00B4169F"/>
    <w:rsid w:val="00B42CF8"/>
    <w:rsid w:val="00B450EF"/>
    <w:rsid w:val="00B45868"/>
    <w:rsid w:val="00B50720"/>
    <w:rsid w:val="00B51249"/>
    <w:rsid w:val="00B51350"/>
    <w:rsid w:val="00B51762"/>
    <w:rsid w:val="00B51A41"/>
    <w:rsid w:val="00B53CAF"/>
    <w:rsid w:val="00B54FE4"/>
    <w:rsid w:val="00B55EA2"/>
    <w:rsid w:val="00B56805"/>
    <w:rsid w:val="00B56E14"/>
    <w:rsid w:val="00B57094"/>
    <w:rsid w:val="00B57D90"/>
    <w:rsid w:val="00B6081E"/>
    <w:rsid w:val="00B60BB6"/>
    <w:rsid w:val="00B60D75"/>
    <w:rsid w:val="00B61669"/>
    <w:rsid w:val="00B61CCC"/>
    <w:rsid w:val="00B622CE"/>
    <w:rsid w:val="00B63BE5"/>
    <w:rsid w:val="00B65A63"/>
    <w:rsid w:val="00B7039A"/>
    <w:rsid w:val="00B7090D"/>
    <w:rsid w:val="00B71517"/>
    <w:rsid w:val="00B71DE6"/>
    <w:rsid w:val="00B72019"/>
    <w:rsid w:val="00B732F8"/>
    <w:rsid w:val="00B74EE1"/>
    <w:rsid w:val="00B750E1"/>
    <w:rsid w:val="00B77C29"/>
    <w:rsid w:val="00B77D57"/>
    <w:rsid w:val="00B827F6"/>
    <w:rsid w:val="00B82DFB"/>
    <w:rsid w:val="00B84271"/>
    <w:rsid w:val="00B843DB"/>
    <w:rsid w:val="00B85829"/>
    <w:rsid w:val="00B9237C"/>
    <w:rsid w:val="00B924F2"/>
    <w:rsid w:val="00B926DF"/>
    <w:rsid w:val="00B92FF7"/>
    <w:rsid w:val="00B93906"/>
    <w:rsid w:val="00B950B7"/>
    <w:rsid w:val="00BA010F"/>
    <w:rsid w:val="00BA0C25"/>
    <w:rsid w:val="00BA0E06"/>
    <w:rsid w:val="00BA1585"/>
    <w:rsid w:val="00BA1699"/>
    <w:rsid w:val="00BA2D86"/>
    <w:rsid w:val="00BA6344"/>
    <w:rsid w:val="00BA658B"/>
    <w:rsid w:val="00BA6908"/>
    <w:rsid w:val="00BB0226"/>
    <w:rsid w:val="00BB1858"/>
    <w:rsid w:val="00BB2B44"/>
    <w:rsid w:val="00BB2DE8"/>
    <w:rsid w:val="00BB3BD8"/>
    <w:rsid w:val="00BB728D"/>
    <w:rsid w:val="00BB7A17"/>
    <w:rsid w:val="00BC1730"/>
    <w:rsid w:val="00BC1F34"/>
    <w:rsid w:val="00BC1FA2"/>
    <w:rsid w:val="00BC28B7"/>
    <w:rsid w:val="00BC2BCE"/>
    <w:rsid w:val="00BC2F13"/>
    <w:rsid w:val="00BC2FE0"/>
    <w:rsid w:val="00BC3B0B"/>
    <w:rsid w:val="00BC6F99"/>
    <w:rsid w:val="00BC7E8C"/>
    <w:rsid w:val="00BC7EEF"/>
    <w:rsid w:val="00BD11D4"/>
    <w:rsid w:val="00BD16CB"/>
    <w:rsid w:val="00BD5F5E"/>
    <w:rsid w:val="00BD7FA7"/>
    <w:rsid w:val="00BE0174"/>
    <w:rsid w:val="00BE085F"/>
    <w:rsid w:val="00BE116C"/>
    <w:rsid w:val="00BE1A7A"/>
    <w:rsid w:val="00BE1F27"/>
    <w:rsid w:val="00BE6636"/>
    <w:rsid w:val="00BF0D87"/>
    <w:rsid w:val="00BF10DD"/>
    <w:rsid w:val="00BF1797"/>
    <w:rsid w:val="00BF3D43"/>
    <w:rsid w:val="00BF492E"/>
    <w:rsid w:val="00C01ACD"/>
    <w:rsid w:val="00C061BA"/>
    <w:rsid w:val="00C06701"/>
    <w:rsid w:val="00C067F1"/>
    <w:rsid w:val="00C07E31"/>
    <w:rsid w:val="00C10611"/>
    <w:rsid w:val="00C11823"/>
    <w:rsid w:val="00C12241"/>
    <w:rsid w:val="00C12258"/>
    <w:rsid w:val="00C12B6D"/>
    <w:rsid w:val="00C14748"/>
    <w:rsid w:val="00C153D6"/>
    <w:rsid w:val="00C16F44"/>
    <w:rsid w:val="00C22BD8"/>
    <w:rsid w:val="00C22EF2"/>
    <w:rsid w:val="00C235A1"/>
    <w:rsid w:val="00C24F64"/>
    <w:rsid w:val="00C26FAD"/>
    <w:rsid w:val="00C30103"/>
    <w:rsid w:val="00C3011A"/>
    <w:rsid w:val="00C332F9"/>
    <w:rsid w:val="00C35EC7"/>
    <w:rsid w:val="00C36623"/>
    <w:rsid w:val="00C40AB6"/>
    <w:rsid w:val="00C40E1E"/>
    <w:rsid w:val="00C4351D"/>
    <w:rsid w:val="00C43FA0"/>
    <w:rsid w:val="00C46BCD"/>
    <w:rsid w:val="00C51A1F"/>
    <w:rsid w:val="00C52EBE"/>
    <w:rsid w:val="00C53700"/>
    <w:rsid w:val="00C5441F"/>
    <w:rsid w:val="00C54881"/>
    <w:rsid w:val="00C54C65"/>
    <w:rsid w:val="00C56BBE"/>
    <w:rsid w:val="00C57900"/>
    <w:rsid w:val="00C608E5"/>
    <w:rsid w:val="00C60DBF"/>
    <w:rsid w:val="00C627B7"/>
    <w:rsid w:val="00C63A1E"/>
    <w:rsid w:val="00C656D5"/>
    <w:rsid w:val="00C67209"/>
    <w:rsid w:val="00C7293A"/>
    <w:rsid w:val="00C72CCC"/>
    <w:rsid w:val="00C74158"/>
    <w:rsid w:val="00C75620"/>
    <w:rsid w:val="00C76285"/>
    <w:rsid w:val="00C766F1"/>
    <w:rsid w:val="00C76DD9"/>
    <w:rsid w:val="00C775EC"/>
    <w:rsid w:val="00C77704"/>
    <w:rsid w:val="00C77A73"/>
    <w:rsid w:val="00C80C53"/>
    <w:rsid w:val="00C81F98"/>
    <w:rsid w:val="00C82ECE"/>
    <w:rsid w:val="00C84F8B"/>
    <w:rsid w:val="00C87F4F"/>
    <w:rsid w:val="00C9000F"/>
    <w:rsid w:val="00C90120"/>
    <w:rsid w:val="00C90443"/>
    <w:rsid w:val="00C9140A"/>
    <w:rsid w:val="00CA050D"/>
    <w:rsid w:val="00CA05A6"/>
    <w:rsid w:val="00CA13E4"/>
    <w:rsid w:val="00CA1E68"/>
    <w:rsid w:val="00CA4DA9"/>
    <w:rsid w:val="00CA610D"/>
    <w:rsid w:val="00CA6701"/>
    <w:rsid w:val="00CA6A82"/>
    <w:rsid w:val="00CA73CA"/>
    <w:rsid w:val="00CA7471"/>
    <w:rsid w:val="00CB273A"/>
    <w:rsid w:val="00CB3BA3"/>
    <w:rsid w:val="00CB4758"/>
    <w:rsid w:val="00CB652F"/>
    <w:rsid w:val="00CC1495"/>
    <w:rsid w:val="00CC1B97"/>
    <w:rsid w:val="00CC33E4"/>
    <w:rsid w:val="00CC4A88"/>
    <w:rsid w:val="00CC4BF8"/>
    <w:rsid w:val="00CC624A"/>
    <w:rsid w:val="00CD1222"/>
    <w:rsid w:val="00CD1932"/>
    <w:rsid w:val="00CD2190"/>
    <w:rsid w:val="00CD349C"/>
    <w:rsid w:val="00CD3BAC"/>
    <w:rsid w:val="00CD4BC4"/>
    <w:rsid w:val="00CD598F"/>
    <w:rsid w:val="00CD6EDD"/>
    <w:rsid w:val="00CD7B23"/>
    <w:rsid w:val="00CE0790"/>
    <w:rsid w:val="00CE2371"/>
    <w:rsid w:val="00CE29BB"/>
    <w:rsid w:val="00CE37FA"/>
    <w:rsid w:val="00CE683D"/>
    <w:rsid w:val="00CE7C23"/>
    <w:rsid w:val="00CF0440"/>
    <w:rsid w:val="00CF0723"/>
    <w:rsid w:val="00CF0778"/>
    <w:rsid w:val="00CF1494"/>
    <w:rsid w:val="00CF2F13"/>
    <w:rsid w:val="00CF3379"/>
    <w:rsid w:val="00CF3DC3"/>
    <w:rsid w:val="00CF4CC8"/>
    <w:rsid w:val="00CF761C"/>
    <w:rsid w:val="00CF7AA7"/>
    <w:rsid w:val="00D02F28"/>
    <w:rsid w:val="00D0347A"/>
    <w:rsid w:val="00D03CFF"/>
    <w:rsid w:val="00D06C19"/>
    <w:rsid w:val="00D0771B"/>
    <w:rsid w:val="00D07CD2"/>
    <w:rsid w:val="00D10F3E"/>
    <w:rsid w:val="00D120C9"/>
    <w:rsid w:val="00D12E7E"/>
    <w:rsid w:val="00D148B0"/>
    <w:rsid w:val="00D14B78"/>
    <w:rsid w:val="00D151F7"/>
    <w:rsid w:val="00D16337"/>
    <w:rsid w:val="00D20BDE"/>
    <w:rsid w:val="00D21105"/>
    <w:rsid w:val="00D22A08"/>
    <w:rsid w:val="00D253D0"/>
    <w:rsid w:val="00D25552"/>
    <w:rsid w:val="00D31275"/>
    <w:rsid w:val="00D31EC6"/>
    <w:rsid w:val="00D33A0D"/>
    <w:rsid w:val="00D36855"/>
    <w:rsid w:val="00D36E40"/>
    <w:rsid w:val="00D37A46"/>
    <w:rsid w:val="00D432A9"/>
    <w:rsid w:val="00D43E34"/>
    <w:rsid w:val="00D44EE7"/>
    <w:rsid w:val="00D46594"/>
    <w:rsid w:val="00D47100"/>
    <w:rsid w:val="00D507F0"/>
    <w:rsid w:val="00D5198B"/>
    <w:rsid w:val="00D51EDA"/>
    <w:rsid w:val="00D5251A"/>
    <w:rsid w:val="00D52B19"/>
    <w:rsid w:val="00D52C60"/>
    <w:rsid w:val="00D53ECE"/>
    <w:rsid w:val="00D54357"/>
    <w:rsid w:val="00D54DCF"/>
    <w:rsid w:val="00D551E3"/>
    <w:rsid w:val="00D5528D"/>
    <w:rsid w:val="00D55D3D"/>
    <w:rsid w:val="00D62F36"/>
    <w:rsid w:val="00D62F3F"/>
    <w:rsid w:val="00D64037"/>
    <w:rsid w:val="00D644A9"/>
    <w:rsid w:val="00D64F46"/>
    <w:rsid w:val="00D65563"/>
    <w:rsid w:val="00D6637C"/>
    <w:rsid w:val="00D70884"/>
    <w:rsid w:val="00D71E48"/>
    <w:rsid w:val="00D730DB"/>
    <w:rsid w:val="00D733BC"/>
    <w:rsid w:val="00D770BC"/>
    <w:rsid w:val="00D81308"/>
    <w:rsid w:val="00D825D8"/>
    <w:rsid w:val="00D837BE"/>
    <w:rsid w:val="00D849FF"/>
    <w:rsid w:val="00D91368"/>
    <w:rsid w:val="00D91C8C"/>
    <w:rsid w:val="00D92D06"/>
    <w:rsid w:val="00D93BDD"/>
    <w:rsid w:val="00D9419D"/>
    <w:rsid w:val="00D9503D"/>
    <w:rsid w:val="00D961FA"/>
    <w:rsid w:val="00D97419"/>
    <w:rsid w:val="00D97930"/>
    <w:rsid w:val="00D97D30"/>
    <w:rsid w:val="00DA069C"/>
    <w:rsid w:val="00DA10F5"/>
    <w:rsid w:val="00DA1A29"/>
    <w:rsid w:val="00DA1A45"/>
    <w:rsid w:val="00DA1FB4"/>
    <w:rsid w:val="00DA3F05"/>
    <w:rsid w:val="00DA5EBD"/>
    <w:rsid w:val="00DA687A"/>
    <w:rsid w:val="00DB106A"/>
    <w:rsid w:val="00DB3940"/>
    <w:rsid w:val="00DB3A94"/>
    <w:rsid w:val="00DB4B1A"/>
    <w:rsid w:val="00DC07A7"/>
    <w:rsid w:val="00DC1443"/>
    <w:rsid w:val="00DC2896"/>
    <w:rsid w:val="00DC4732"/>
    <w:rsid w:val="00DC629C"/>
    <w:rsid w:val="00DD3483"/>
    <w:rsid w:val="00DD3501"/>
    <w:rsid w:val="00DD4298"/>
    <w:rsid w:val="00DE18B6"/>
    <w:rsid w:val="00DE1C57"/>
    <w:rsid w:val="00DE1F60"/>
    <w:rsid w:val="00DE3B62"/>
    <w:rsid w:val="00DE46B5"/>
    <w:rsid w:val="00DE5577"/>
    <w:rsid w:val="00DE6F09"/>
    <w:rsid w:val="00DF1280"/>
    <w:rsid w:val="00DF2E2C"/>
    <w:rsid w:val="00DF34C1"/>
    <w:rsid w:val="00DF5EE2"/>
    <w:rsid w:val="00DF6223"/>
    <w:rsid w:val="00DF671A"/>
    <w:rsid w:val="00DF761D"/>
    <w:rsid w:val="00E019AE"/>
    <w:rsid w:val="00E021C8"/>
    <w:rsid w:val="00E025F3"/>
    <w:rsid w:val="00E026EA"/>
    <w:rsid w:val="00E03354"/>
    <w:rsid w:val="00E04597"/>
    <w:rsid w:val="00E04636"/>
    <w:rsid w:val="00E078AD"/>
    <w:rsid w:val="00E1119F"/>
    <w:rsid w:val="00E14B4F"/>
    <w:rsid w:val="00E167A7"/>
    <w:rsid w:val="00E212A3"/>
    <w:rsid w:val="00E22BFB"/>
    <w:rsid w:val="00E2584D"/>
    <w:rsid w:val="00E32481"/>
    <w:rsid w:val="00E349C7"/>
    <w:rsid w:val="00E34AB4"/>
    <w:rsid w:val="00E37ADA"/>
    <w:rsid w:val="00E37D68"/>
    <w:rsid w:val="00E430FA"/>
    <w:rsid w:val="00E43ACB"/>
    <w:rsid w:val="00E448C6"/>
    <w:rsid w:val="00E45AB3"/>
    <w:rsid w:val="00E4649D"/>
    <w:rsid w:val="00E46854"/>
    <w:rsid w:val="00E46DBA"/>
    <w:rsid w:val="00E504AC"/>
    <w:rsid w:val="00E52FAF"/>
    <w:rsid w:val="00E53193"/>
    <w:rsid w:val="00E544C5"/>
    <w:rsid w:val="00E55EEB"/>
    <w:rsid w:val="00E560D3"/>
    <w:rsid w:val="00E5642F"/>
    <w:rsid w:val="00E610E4"/>
    <w:rsid w:val="00E66A6B"/>
    <w:rsid w:val="00E66B31"/>
    <w:rsid w:val="00E66C4A"/>
    <w:rsid w:val="00E66E6B"/>
    <w:rsid w:val="00E67F7F"/>
    <w:rsid w:val="00E70323"/>
    <w:rsid w:val="00E70C98"/>
    <w:rsid w:val="00E71B4D"/>
    <w:rsid w:val="00E720E3"/>
    <w:rsid w:val="00E802CD"/>
    <w:rsid w:val="00E81F9F"/>
    <w:rsid w:val="00E82789"/>
    <w:rsid w:val="00E82C7C"/>
    <w:rsid w:val="00E83570"/>
    <w:rsid w:val="00E8547A"/>
    <w:rsid w:val="00E8611C"/>
    <w:rsid w:val="00E91AA7"/>
    <w:rsid w:val="00E92A66"/>
    <w:rsid w:val="00E92B6B"/>
    <w:rsid w:val="00E93147"/>
    <w:rsid w:val="00E93A7C"/>
    <w:rsid w:val="00E9498C"/>
    <w:rsid w:val="00E965D9"/>
    <w:rsid w:val="00EA1933"/>
    <w:rsid w:val="00EA1F3A"/>
    <w:rsid w:val="00EA285B"/>
    <w:rsid w:val="00EA2B7F"/>
    <w:rsid w:val="00EA3C1F"/>
    <w:rsid w:val="00EA43C6"/>
    <w:rsid w:val="00EA457F"/>
    <w:rsid w:val="00EA50DC"/>
    <w:rsid w:val="00EA61AD"/>
    <w:rsid w:val="00EA691F"/>
    <w:rsid w:val="00EA6AC5"/>
    <w:rsid w:val="00EA786B"/>
    <w:rsid w:val="00EB07E6"/>
    <w:rsid w:val="00EB1081"/>
    <w:rsid w:val="00EB3080"/>
    <w:rsid w:val="00EB3200"/>
    <w:rsid w:val="00EC10E0"/>
    <w:rsid w:val="00EC1D1F"/>
    <w:rsid w:val="00EC2D06"/>
    <w:rsid w:val="00EC6703"/>
    <w:rsid w:val="00EC7691"/>
    <w:rsid w:val="00EC79A0"/>
    <w:rsid w:val="00ED0038"/>
    <w:rsid w:val="00ED03A5"/>
    <w:rsid w:val="00ED062D"/>
    <w:rsid w:val="00ED1DBC"/>
    <w:rsid w:val="00ED220B"/>
    <w:rsid w:val="00ED2FFC"/>
    <w:rsid w:val="00ED4458"/>
    <w:rsid w:val="00ED5C94"/>
    <w:rsid w:val="00EE0823"/>
    <w:rsid w:val="00EE3F70"/>
    <w:rsid w:val="00EE5337"/>
    <w:rsid w:val="00EE6120"/>
    <w:rsid w:val="00EF296F"/>
    <w:rsid w:val="00EF3025"/>
    <w:rsid w:val="00EF352F"/>
    <w:rsid w:val="00EF5ADF"/>
    <w:rsid w:val="00EF6044"/>
    <w:rsid w:val="00EF7934"/>
    <w:rsid w:val="00F013A0"/>
    <w:rsid w:val="00F0434E"/>
    <w:rsid w:val="00F06696"/>
    <w:rsid w:val="00F11339"/>
    <w:rsid w:val="00F132EC"/>
    <w:rsid w:val="00F14346"/>
    <w:rsid w:val="00F15900"/>
    <w:rsid w:val="00F16CBE"/>
    <w:rsid w:val="00F22A68"/>
    <w:rsid w:val="00F23990"/>
    <w:rsid w:val="00F23ACC"/>
    <w:rsid w:val="00F23DC0"/>
    <w:rsid w:val="00F23FA5"/>
    <w:rsid w:val="00F27691"/>
    <w:rsid w:val="00F301A7"/>
    <w:rsid w:val="00F30381"/>
    <w:rsid w:val="00F31E40"/>
    <w:rsid w:val="00F34450"/>
    <w:rsid w:val="00F3518F"/>
    <w:rsid w:val="00F35643"/>
    <w:rsid w:val="00F37754"/>
    <w:rsid w:val="00F41509"/>
    <w:rsid w:val="00F427F6"/>
    <w:rsid w:val="00F42E20"/>
    <w:rsid w:val="00F43166"/>
    <w:rsid w:val="00F43F8F"/>
    <w:rsid w:val="00F45662"/>
    <w:rsid w:val="00F45D42"/>
    <w:rsid w:val="00F47610"/>
    <w:rsid w:val="00F50EFC"/>
    <w:rsid w:val="00F518A9"/>
    <w:rsid w:val="00F526F7"/>
    <w:rsid w:val="00F56B91"/>
    <w:rsid w:val="00F61EB6"/>
    <w:rsid w:val="00F638E9"/>
    <w:rsid w:val="00F63BDA"/>
    <w:rsid w:val="00F65547"/>
    <w:rsid w:val="00F65BD4"/>
    <w:rsid w:val="00F6611C"/>
    <w:rsid w:val="00F720D0"/>
    <w:rsid w:val="00F722E9"/>
    <w:rsid w:val="00F72884"/>
    <w:rsid w:val="00F737A8"/>
    <w:rsid w:val="00F73FCA"/>
    <w:rsid w:val="00F7441B"/>
    <w:rsid w:val="00F749D9"/>
    <w:rsid w:val="00F7654E"/>
    <w:rsid w:val="00F76BE3"/>
    <w:rsid w:val="00F77155"/>
    <w:rsid w:val="00F77567"/>
    <w:rsid w:val="00F82796"/>
    <w:rsid w:val="00F82ED1"/>
    <w:rsid w:val="00F832B6"/>
    <w:rsid w:val="00F8695A"/>
    <w:rsid w:val="00F94DC9"/>
    <w:rsid w:val="00F952BF"/>
    <w:rsid w:val="00F95304"/>
    <w:rsid w:val="00F95916"/>
    <w:rsid w:val="00FA0D30"/>
    <w:rsid w:val="00FA100A"/>
    <w:rsid w:val="00FA1A93"/>
    <w:rsid w:val="00FA25CB"/>
    <w:rsid w:val="00FA406B"/>
    <w:rsid w:val="00FA4898"/>
    <w:rsid w:val="00FA4EE3"/>
    <w:rsid w:val="00FA516C"/>
    <w:rsid w:val="00FA53F4"/>
    <w:rsid w:val="00FA5995"/>
    <w:rsid w:val="00FA61CC"/>
    <w:rsid w:val="00FA62C0"/>
    <w:rsid w:val="00FA65D2"/>
    <w:rsid w:val="00FA68AD"/>
    <w:rsid w:val="00FB166E"/>
    <w:rsid w:val="00FB21BA"/>
    <w:rsid w:val="00FB3E5E"/>
    <w:rsid w:val="00FB416D"/>
    <w:rsid w:val="00FB5CA4"/>
    <w:rsid w:val="00FB651C"/>
    <w:rsid w:val="00FB6EB5"/>
    <w:rsid w:val="00FB70A4"/>
    <w:rsid w:val="00FB7E94"/>
    <w:rsid w:val="00FC2E4F"/>
    <w:rsid w:val="00FC4C4E"/>
    <w:rsid w:val="00FC5335"/>
    <w:rsid w:val="00FC7155"/>
    <w:rsid w:val="00FC73E2"/>
    <w:rsid w:val="00FD40B5"/>
    <w:rsid w:val="00FD6615"/>
    <w:rsid w:val="00FD680E"/>
    <w:rsid w:val="00FD6C32"/>
    <w:rsid w:val="00FD773F"/>
    <w:rsid w:val="00FD79BD"/>
    <w:rsid w:val="00FE3F89"/>
    <w:rsid w:val="00FE5392"/>
    <w:rsid w:val="00FE5895"/>
    <w:rsid w:val="00FE649C"/>
    <w:rsid w:val="00FE7919"/>
    <w:rsid w:val="00FF0911"/>
    <w:rsid w:val="00FF0B52"/>
    <w:rsid w:val="00FF1261"/>
    <w:rsid w:val="00FF5748"/>
    <w:rsid w:val="00FF670E"/>
    <w:rsid w:val="00FF6763"/>
    <w:rsid w:val="00FF74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8"/>
    <o:shapelayout v:ext="edit">
      <o:idmap v:ext="edit" data="2"/>
    </o:shapelayout>
  </w:shapeDefaults>
  <w:decimalSymbol w:val="."/>
  <w:listSeparator w:val=","/>
  <w14:docId w14:val="0FB2E384"/>
  <w15:chartTrackingRefBased/>
  <w15:docId w15:val="{4354FFDF-6744-4119-BF6D-2C004BAB1A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20321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ED7D31" w:themeColor="accent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A0E06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86B0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1224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1224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8695A"/>
    <w:pPr>
      <w:ind w:firstLineChars="200" w:firstLine="420"/>
    </w:pPr>
  </w:style>
  <w:style w:type="paragraph" w:styleId="Header">
    <w:name w:val="header"/>
    <w:basedOn w:val="Normal"/>
    <w:link w:val="HeaderChar"/>
    <w:uiPriority w:val="99"/>
    <w:unhideWhenUsed/>
    <w:rsid w:val="00277A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277A34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277A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277A34"/>
    <w:rPr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D773F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unhideWhenUsed/>
    <w:rsid w:val="00FD773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FD773F"/>
    <w:pPr>
      <w:widowControl/>
      <w:ind w:firstLine="720"/>
    </w:pPr>
    <w:rPr>
      <w:rFonts w:ascii="Times New Roman" w:hAnsi="Times New Roman" w:cs="Times New Roman"/>
      <w:kern w:val="0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FD773F"/>
    <w:rPr>
      <w:rFonts w:ascii="Times New Roman" w:hAnsi="Times New Roman" w:cs="Times New Roman"/>
      <w:kern w:val="0"/>
      <w:sz w:val="20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D773F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D773F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12B6D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12B6D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C12B6D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C12B6D"/>
    <w:rPr>
      <w:rFonts w:ascii="Calibri" w:hAnsi="Calibri" w:cs="Calibri"/>
      <w:noProof/>
      <w:sz w:val="20"/>
    </w:rPr>
  </w:style>
  <w:style w:type="character" w:customStyle="1" w:styleId="Heading2Char">
    <w:name w:val="Heading 2 Char"/>
    <w:basedOn w:val="DefaultParagraphFont"/>
    <w:link w:val="Heading2"/>
    <w:uiPriority w:val="9"/>
    <w:rsid w:val="00BA0E0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86B0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EC2D06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203214"/>
    <w:rPr>
      <w:rFonts w:asciiTheme="majorHAnsi" w:eastAsiaTheme="majorEastAsia" w:hAnsiTheme="majorHAnsi" w:cstheme="majorBidi"/>
      <w:color w:val="ED7D31" w:themeColor="accent2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C1224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12241"/>
    <w:rPr>
      <w:rFonts w:asciiTheme="majorHAnsi" w:eastAsiaTheme="majorEastAsia" w:hAnsiTheme="majorHAnsi" w:cstheme="majorBidi"/>
      <w:color w:val="2E74B5" w:themeColor="accent1" w:themeShade="BF"/>
    </w:rPr>
  </w:style>
  <w:style w:type="character" w:styleId="FollowedHyperlink">
    <w:name w:val="FollowedHyperlink"/>
    <w:basedOn w:val="DefaultParagraphFont"/>
    <w:uiPriority w:val="99"/>
    <w:semiHidden/>
    <w:unhideWhenUsed/>
    <w:rsid w:val="006306C6"/>
    <w:rPr>
      <w:color w:val="954F72" w:themeColor="followed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0B0E90"/>
  </w:style>
  <w:style w:type="paragraph" w:customStyle="1" w:styleId="Default">
    <w:name w:val="Default"/>
    <w:rsid w:val="005725D0"/>
    <w:pPr>
      <w:autoSpaceDE w:val="0"/>
      <w:autoSpaceDN w:val="0"/>
      <w:adjustRightInd w:val="0"/>
    </w:pPr>
    <w:rPr>
      <w:rFonts w:ascii="宋体" w:eastAsia="宋体" w:cs="宋体"/>
      <w:color w:val="000000"/>
      <w:kern w:val="0"/>
      <w:sz w:val="24"/>
      <w:szCs w:val="24"/>
    </w:rPr>
  </w:style>
  <w:style w:type="paragraph" w:customStyle="1" w:styleId="a">
    <w:name w:val="a"/>
    <w:basedOn w:val="Normal"/>
    <w:rsid w:val="00A84B64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</w:rPr>
  </w:style>
  <w:style w:type="paragraph" w:styleId="NoSpacing">
    <w:name w:val="No Spacing"/>
    <w:uiPriority w:val="1"/>
    <w:qFormat/>
    <w:rsid w:val="00A43A17"/>
    <w:pPr>
      <w:widowControl w:val="0"/>
      <w:jc w:val="both"/>
    </w:pPr>
  </w:style>
  <w:style w:type="character" w:customStyle="1" w:styleId="CommentTextChar1">
    <w:name w:val="Comment Text Char1"/>
    <w:basedOn w:val="DefaultParagraphFont"/>
    <w:uiPriority w:val="99"/>
    <w:rsid w:val="001902C8"/>
    <w:rPr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8864E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5301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292902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6759644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624120206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626012412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1941377562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</w:divsChild>
    </w:div>
    <w:div w:id="81996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9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4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96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15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17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0208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9911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518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673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592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709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6214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660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137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59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857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932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530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415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62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609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322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6111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7002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741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703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848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201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8998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7441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4133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134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504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9133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332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471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90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132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7039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4603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9604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278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476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414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02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238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91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92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8111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454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097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650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623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808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3095710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961990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845871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550254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6460621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108730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092210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591735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8921588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6497619">
          <w:marLeft w:val="375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331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3477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859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904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642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5445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989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261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31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38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47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413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23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46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69227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1793404761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1223102081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1685208515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1467355289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2026637866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28645495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192420867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324165527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1921211468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2108765427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603809418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2052924265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  <w:div w:id="962736776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</w:divsChild>
    </w:div>
    <w:div w:id="91856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02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18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260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126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5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16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1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57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59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65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24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32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9112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021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604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2848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417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517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6013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586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7291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825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354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7427088">
          <w:marLeft w:val="0"/>
          <w:marRight w:val="0"/>
          <w:marTop w:val="0"/>
          <w:marBottom w:val="300"/>
          <w:divBdr>
            <w:top w:val="single" w:sz="6" w:space="11" w:color="FAEBCC"/>
            <w:left w:val="single" w:sz="6" w:space="11" w:color="FAEBCC"/>
            <w:bottom w:val="single" w:sz="6" w:space="11" w:color="FAEBCC"/>
            <w:right w:val="single" w:sz="6" w:space="11" w:color="FAEBCC"/>
          </w:divBdr>
        </w:div>
      </w:divsChild>
    </w:div>
    <w:div w:id="1528522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5012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567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10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13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57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7114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35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962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77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86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74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36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75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86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25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1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90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202349">
          <w:blockQuote w:val="1"/>
          <w:marLeft w:val="0"/>
          <w:marRight w:val="0"/>
          <w:marTop w:val="0"/>
          <w:marBottom w:val="240"/>
          <w:divBdr>
            <w:top w:val="none" w:sz="0" w:space="0" w:color="auto"/>
            <w:left w:val="single" w:sz="24" w:space="11" w:color="DDDDDD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aike.baidu.com/item/%E9%9F%A9%E5%9B%BD%E7%A7%91%E5%AD%A6%E6%8A%80%E6%9C%AF%E9%99%A2/5480797?fromtitle=%E9%9F%A9%E5%9B%BD%E7%A7%91%E5%AD%A6%E6%8A%80%E6%9C%AF%E5%AD%A6%E9%99%A2&amp;fromid=3050942&amp;fr=aladdin" TargetMode="External"/><Relationship Id="rId13" Type="http://schemas.openxmlformats.org/officeDocument/2006/relationships/hyperlink" Target="https://baike.baidu.com/item/%E6%99%AE%E6%B8%A1%E5%A4%A7%E5%AD%A6/4721800?fromtitle=Purdue%20University&amp;fromid=2011508&amp;fr=aladdin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baike.baidu.com/item/%E9%BA%BB%E7%9C%81%E7%90%86%E5%B7%A5%E5%AD%A6%E9%99%A2/117999?fromtitle=MIT&amp;fromid=31539&amp;fr=aladdin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baike.baidu.com/item/%E9%AB%98%E4%B8%BD%E5%A4%A7%E5%AD%A6/2651748?fromtitle=Korea%20University&amp;fromid=11183612&amp;fr=aladdin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baike.baidu.com/item/%E5%8A%A0%E5%88%A9%E7%A6%8F%E5%B0%BC%E4%BA%9A%E5%A4%A7%E5%AD%A6%E6%B4%9B%E6%9D%89%E7%9F%B6%E5%88%86%E6%A0%A1?fromtitle=UCLA&amp;fromid=1827130" TargetMode="External"/><Relationship Id="rId10" Type="http://schemas.openxmlformats.org/officeDocument/2006/relationships/hyperlink" Target="https://www.zhihu.com/question/22289599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zhihu.com/question/22289599" TargetMode="External"/><Relationship Id="rId14" Type="http://schemas.openxmlformats.org/officeDocument/2006/relationships/hyperlink" Target="https://baike.baidu.com/item/%E5%8A%A0%E5%88%A9%E7%A6%8F%E5%B0%BC%E4%BA%9A%E5%A4%A7%E5%AD%A6%E4%BC%AF%E5%85%8B%E5%88%A9%E5%88%86%E6%A0%A1/854061?fromtitle=UC%20Berkeley&amp;fromid=9317777&amp;fr=aladdin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EF3471C-B33B-4281-80CA-A6263713C5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72</TotalTime>
  <Pages>5</Pages>
  <Words>3189</Words>
  <Characters>18179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3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ifeng Zhu</dc:creator>
  <cp:keywords/>
  <dc:description/>
  <cp:lastModifiedBy>Zhifeng Zhu</cp:lastModifiedBy>
  <cp:revision>1769</cp:revision>
  <dcterms:created xsi:type="dcterms:W3CDTF">2014-07-30T05:16:00Z</dcterms:created>
  <dcterms:modified xsi:type="dcterms:W3CDTF">2024-10-30T1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